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984648" w14:textId="5A7A1E83" w:rsidR="00E2574D" w:rsidRPr="00493A0E" w:rsidRDefault="00C65C16" w:rsidP="00E2574D">
      <w:pPr>
        <w:spacing w:line="480" w:lineRule="auto"/>
        <w:jc w:val="both"/>
        <w:rPr>
          <w:b/>
          <w:sz w:val="28"/>
          <w:szCs w:val="28"/>
        </w:rPr>
      </w:pPr>
      <w:r w:rsidRPr="00493A0E">
        <w:rPr>
          <w:b/>
          <w:sz w:val="28"/>
          <w:szCs w:val="28"/>
        </w:rPr>
        <w:t xml:space="preserve">Supplementary </w:t>
      </w:r>
      <w:r w:rsidR="00513DF5">
        <w:rPr>
          <w:b/>
          <w:sz w:val="28"/>
          <w:szCs w:val="28"/>
        </w:rPr>
        <w:t>m</w:t>
      </w:r>
      <w:r w:rsidRPr="00493A0E">
        <w:rPr>
          <w:b/>
          <w:sz w:val="28"/>
          <w:szCs w:val="28"/>
        </w:rPr>
        <w:t>ethods</w:t>
      </w:r>
    </w:p>
    <w:p w14:paraId="6CD9EBE6" w14:textId="77777777" w:rsidR="00160A25" w:rsidRPr="001B48CB" w:rsidRDefault="00160A25" w:rsidP="00160A25">
      <w:pPr>
        <w:spacing w:line="480" w:lineRule="auto"/>
        <w:jc w:val="both"/>
        <w:outlineLvl w:val="0"/>
        <w:rPr>
          <w:b/>
          <w:szCs w:val="24"/>
        </w:rPr>
      </w:pPr>
      <w:proofErr w:type="spellStart"/>
      <w:r w:rsidRPr="001B48CB">
        <w:rPr>
          <w:b/>
          <w:szCs w:val="24"/>
        </w:rPr>
        <w:t>Biolog</w:t>
      </w:r>
      <w:proofErr w:type="spellEnd"/>
      <w:r w:rsidRPr="001B48CB">
        <w:rPr>
          <w:b/>
          <w:szCs w:val="24"/>
        </w:rPr>
        <w:t xml:space="preserve"> experiments</w:t>
      </w:r>
    </w:p>
    <w:p w14:paraId="7F3BD51B" w14:textId="5F8FF841" w:rsidR="00160A25" w:rsidRPr="002E78A6" w:rsidRDefault="00160A25" w:rsidP="00160A25">
      <w:pPr>
        <w:spacing w:line="480" w:lineRule="auto"/>
        <w:jc w:val="both"/>
        <w:outlineLvl w:val="0"/>
        <w:rPr>
          <w:color w:val="000000" w:themeColor="text1"/>
          <w:szCs w:val="24"/>
        </w:rPr>
      </w:pPr>
      <w:r w:rsidRPr="001B48CB">
        <w:rPr>
          <w:szCs w:val="24"/>
        </w:rPr>
        <w:t>Bacteria</w:t>
      </w:r>
      <w:r w:rsidR="00945378">
        <w:rPr>
          <w:szCs w:val="24"/>
        </w:rPr>
        <w:t>l</w:t>
      </w:r>
      <w:r w:rsidRPr="001B48CB">
        <w:rPr>
          <w:szCs w:val="24"/>
        </w:rPr>
        <w:t xml:space="preserve"> colonies on a freshly streaked plate were inoculated in reduced brain heart infusion (BHI) media</w:t>
      </w:r>
      <w:r w:rsidRPr="001B48CB">
        <w:rPr>
          <w:b/>
          <w:szCs w:val="24"/>
        </w:rPr>
        <w:t xml:space="preserve"> </w:t>
      </w:r>
      <w:r w:rsidRPr="001B48CB">
        <w:rPr>
          <w:szCs w:val="24"/>
        </w:rPr>
        <w:t xml:space="preserve">and incubated </w:t>
      </w:r>
      <w:r w:rsidR="00945378">
        <w:rPr>
          <w:szCs w:val="24"/>
        </w:rPr>
        <w:t xml:space="preserve">anaerobically </w:t>
      </w:r>
      <w:r w:rsidRPr="001B48CB">
        <w:rPr>
          <w:szCs w:val="24"/>
        </w:rPr>
        <w:t>at</w:t>
      </w:r>
      <w:r w:rsidRPr="001B48CB">
        <w:rPr>
          <w:b/>
          <w:szCs w:val="24"/>
        </w:rPr>
        <w:t xml:space="preserve"> </w:t>
      </w:r>
      <w:r w:rsidRPr="001B48CB">
        <w:rPr>
          <w:szCs w:val="24"/>
        </w:rPr>
        <w:t>37°C overnight. Next morning, the cells were harvested and resuspend</w:t>
      </w:r>
      <w:r w:rsidR="00A21F28">
        <w:rPr>
          <w:szCs w:val="24"/>
        </w:rPr>
        <w:t>ed</w:t>
      </w:r>
      <w:r w:rsidRPr="001B48CB">
        <w:rPr>
          <w:szCs w:val="24"/>
        </w:rPr>
        <w:t xml:space="preserve"> with</w:t>
      </w:r>
      <w:r w:rsidRPr="002E78A6">
        <w:rPr>
          <w:color w:val="000000" w:themeColor="text1"/>
          <w:szCs w:val="24"/>
        </w:rPr>
        <w:t xml:space="preserve"> reduced IF-0a GN/GP base inoculating fluid (</w:t>
      </w:r>
      <w:proofErr w:type="spellStart"/>
      <w:r w:rsidRPr="002E78A6">
        <w:rPr>
          <w:color w:val="000000" w:themeColor="text1"/>
          <w:szCs w:val="24"/>
        </w:rPr>
        <w:t>Biolog</w:t>
      </w:r>
      <w:proofErr w:type="spellEnd"/>
      <w:r w:rsidRPr="002E78A6">
        <w:rPr>
          <w:color w:val="000000" w:themeColor="text1"/>
          <w:szCs w:val="24"/>
        </w:rPr>
        <w:t>). The PM inoculating fluids for PM1/2 and 9/10 plates were prepared anaerobically following the manufacturer’s protocol for anaerobic bacteria with dye mix D (</w:t>
      </w:r>
      <w:proofErr w:type="spellStart"/>
      <w:r w:rsidRPr="002E78A6">
        <w:rPr>
          <w:color w:val="000000" w:themeColor="text1"/>
          <w:szCs w:val="24"/>
        </w:rPr>
        <w:t>Biolog</w:t>
      </w:r>
      <w:proofErr w:type="spellEnd"/>
      <w:r w:rsidRPr="002E78A6">
        <w:rPr>
          <w:color w:val="000000" w:themeColor="text1"/>
          <w:szCs w:val="24"/>
        </w:rPr>
        <w:t xml:space="preserve">) and mixed with the bacterial suspension at 20:1. The plates were incubated anaerobically at 37°C and their colorimetric changes were monitored over 24 h using a general office scanner. </w:t>
      </w:r>
    </w:p>
    <w:p w14:paraId="27939ACB" w14:textId="703AE30E" w:rsidR="00C122FC" w:rsidRDefault="00C122FC" w:rsidP="00C122FC">
      <w:pPr>
        <w:spacing w:line="480" w:lineRule="auto"/>
        <w:jc w:val="both"/>
        <w:rPr>
          <w:b/>
          <w:color w:val="000000" w:themeColor="text1"/>
        </w:rPr>
      </w:pPr>
      <w:r w:rsidRPr="0032597A">
        <w:rPr>
          <w:b/>
          <w:color w:val="000000" w:themeColor="text1"/>
        </w:rPr>
        <w:t>Proteomic analysis using chaotropic reagent method</w:t>
      </w:r>
    </w:p>
    <w:p w14:paraId="1E258E7E" w14:textId="4FD55B88" w:rsidR="00AD291B" w:rsidRPr="00C122FC" w:rsidRDefault="00AD291B" w:rsidP="00C122FC">
      <w:pPr>
        <w:spacing w:line="480" w:lineRule="auto"/>
        <w:jc w:val="both"/>
        <w:rPr>
          <w:b/>
          <w:color w:val="000000" w:themeColor="text1"/>
        </w:rPr>
      </w:pPr>
      <w:r w:rsidRPr="00FB3E21">
        <w:rPr>
          <w:color w:val="000000" w:themeColor="text1"/>
        </w:rPr>
        <w:t>Bacteria colonies were inoculated in</w:t>
      </w:r>
      <w:r>
        <w:rPr>
          <w:color w:val="000000" w:themeColor="text1"/>
        </w:rPr>
        <w:t xml:space="preserve"> </w:t>
      </w:r>
      <w:r w:rsidRPr="00F03DDE">
        <w:rPr>
          <w:bCs/>
          <w:color w:val="000000" w:themeColor="text1"/>
        </w:rPr>
        <w:t>LB media</w:t>
      </w:r>
      <w:r>
        <w:rPr>
          <w:bCs/>
          <w:color w:val="000000" w:themeColor="text1"/>
        </w:rPr>
        <w:t xml:space="preserve"> </w:t>
      </w:r>
      <w:r w:rsidRPr="001B48CB">
        <w:rPr>
          <w:szCs w:val="24"/>
        </w:rPr>
        <w:t xml:space="preserve">and incubated </w:t>
      </w:r>
      <w:r>
        <w:rPr>
          <w:szCs w:val="24"/>
        </w:rPr>
        <w:t xml:space="preserve">aerobically </w:t>
      </w:r>
      <w:r w:rsidRPr="001B48CB">
        <w:rPr>
          <w:szCs w:val="24"/>
        </w:rPr>
        <w:t>at</w:t>
      </w:r>
      <w:r w:rsidRPr="001B48CB">
        <w:rPr>
          <w:b/>
          <w:szCs w:val="24"/>
        </w:rPr>
        <w:t xml:space="preserve"> </w:t>
      </w:r>
      <w:r w:rsidRPr="001B48CB">
        <w:rPr>
          <w:szCs w:val="24"/>
        </w:rPr>
        <w:t>37°C overnight.</w:t>
      </w:r>
      <w:r>
        <w:rPr>
          <w:szCs w:val="24"/>
        </w:rPr>
        <w:t xml:space="preserve"> Next day, the fresh overnight cultures were inoculated in </w:t>
      </w:r>
      <w:r w:rsidRPr="00F03DDE">
        <w:rPr>
          <w:bCs/>
          <w:color w:val="000000" w:themeColor="text1"/>
        </w:rPr>
        <w:t>regular (171mM NaCl) or low-salt (34mM NaCl) LB media</w:t>
      </w:r>
      <w:r w:rsidR="00080252">
        <w:rPr>
          <w:bCs/>
          <w:color w:val="000000" w:themeColor="text1"/>
        </w:rPr>
        <w:t xml:space="preserve"> at 1:100 and </w:t>
      </w:r>
      <w:r w:rsidR="00080252" w:rsidRPr="00FB3E21">
        <w:rPr>
          <w:color w:val="000000" w:themeColor="text1"/>
        </w:rPr>
        <w:t>incubated at 37°C until the OD</w:t>
      </w:r>
      <w:r w:rsidR="00080252" w:rsidRPr="00FB3E21">
        <w:rPr>
          <w:color w:val="000000" w:themeColor="text1"/>
          <w:vertAlign w:val="subscript"/>
        </w:rPr>
        <w:t>600</w:t>
      </w:r>
      <w:r w:rsidR="00080252" w:rsidRPr="00FB3E21">
        <w:rPr>
          <w:color w:val="000000" w:themeColor="text1"/>
        </w:rPr>
        <w:t xml:space="preserve"> reached to </w:t>
      </w:r>
      <w:r w:rsidR="00080252">
        <w:rPr>
          <w:color w:val="000000" w:themeColor="text1"/>
        </w:rPr>
        <w:t>~</w:t>
      </w:r>
      <w:r w:rsidR="00080252" w:rsidRPr="00FB3E21">
        <w:rPr>
          <w:color w:val="000000" w:themeColor="text1"/>
        </w:rPr>
        <w:t>0.</w:t>
      </w:r>
      <w:r w:rsidR="00080252">
        <w:rPr>
          <w:color w:val="000000" w:themeColor="text1"/>
        </w:rPr>
        <w:t>8</w:t>
      </w:r>
      <w:r w:rsidR="00080252" w:rsidRPr="00FB3E21">
        <w:rPr>
          <w:color w:val="000000" w:themeColor="text1"/>
        </w:rPr>
        <w:t>.</w:t>
      </w:r>
      <w:r w:rsidR="0006668F" w:rsidRPr="0006668F">
        <w:rPr>
          <w:color w:val="000000" w:themeColor="text1"/>
        </w:rPr>
        <w:t xml:space="preserve"> </w:t>
      </w:r>
      <w:r w:rsidR="0006668F">
        <w:rPr>
          <w:color w:val="000000" w:themeColor="text1"/>
        </w:rPr>
        <w:t>The</w:t>
      </w:r>
      <w:r w:rsidR="0006668F" w:rsidRPr="00FB3E21">
        <w:rPr>
          <w:color w:val="000000" w:themeColor="text1"/>
        </w:rPr>
        <w:t xml:space="preserve"> cells were </w:t>
      </w:r>
      <w:r w:rsidR="0006668F">
        <w:rPr>
          <w:color w:val="000000" w:themeColor="text1"/>
        </w:rPr>
        <w:t xml:space="preserve">then </w:t>
      </w:r>
      <w:r w:rsidR="0006668F" w:rsidRPr="00FB3E21">
        <w:rPr>
          <w:color w:val="000000" w:themeColor="text1"/>
        </w:rPr>
        <w:t>harvested and the OM fractions were prepared as described previously</w:t>
      </w:r>
      <w:r w:rsidR="0006668F">
        <w:rPr>
          <w:color w:val="000000" w:themeColor="text1"/>
        </w:rPr>
        <w:t xml:space="preserve"> </w:t>
      </w:r>
      <w:r w:rsidR="0006668F">
        <w:rPr>
          <w:color w:val="000000" w:themeColor="text1"/>
        </w:rPr>
        <w:fldChar w:fldCharType="begin"/>
      </w:r>
      <w:r w:rsidR="00402511">
        <w:rPr>
          <w:color w:val="000000" w:themeColor="text1"/>
        </w:rPr>
        <w:instrText xml:space="preserve"> ADDIN EN.CITE &lt;EndNote&gt;&lt;Cite&gt;&lt;Author&gt;Thein&lt;/Author&gt;&lt;Year&gt;2010&lt;/Year&gt;&lt;RecNum&gt;34&lt;/RecNum&gt;&lt;DisplayText&gt;[1]&lt;/DisplayText&gt;&lt;record&gt;&lt;rec-number&gt;34&lt;/rec-number&gt;&lt;foreign-keys&gt;&lt;key app="EN" db-id="dzaxa2fd72vwfke9tzl5r2pftzaessfe5vwe" timestamp="1591981062"&gt;34&lt;/key&gt;&lt;/foreign-keys&gt;&lt;ref-type name="Journal Article"&gt;17&lt;/ref-type&gt;&lt;contributors&gt;&lt;authors&gt;&lt;author&gt;Thein, M.&lt;/author&gt;&lt;author&gt;Sauer, G.&lt;/author&gt;&lt;author&gt;Paramasivam, N.&lt;/author&gt;&lt;author&gt;Grin, I.&lt;/author&gt;&lt;author&gt;Linke, D.&lt;/author&gt;&lt;/authors&gt;&lt;/contributors&gt;&lt;auth-address&gt;Department I, Max Planck Institute for Developmental Biology, Spemannstrasse 35, 72076 Tubingen, Germany.&lt;/auth-address&gt;&lt;titles&gt;&lt;title&gt;Efficient subfractionation of gram-negative bacteria for proteomics studies&lt;/title&gt;&lt;secondary-title&gt;J Proteome Res&lt;/secondary-title&gt;&lt;/titles&gt;&lt;periodical&gt;&lt;full-title&gt;J Proteome Res&lt;/full-title&gt;&lt;/periodical&gt;&lt;pages&gt;6135-47&lt;/pages&gt;&lt;volume&gt;9&lt;/volume&gt;&lt;number&gt;12&lt;/number&gt;&lt;keywords&gt;&lt;keyword&gt;Bacterial Outer Membrane Proteins/analysis/isolation &amp;amp; purification&lt;/keyword&gt;&lt;keyword&gt;Bacterial Proteins/*analysis/isolation &amp;amp; purification&lt;/keyword&gt;&lt;keyword&gt;Cell Fractionation/methods&lt;/keyword&gt;&lt;keyword&gt;Electrophoresis, Polyacrylamide Gel&lt;/keyword&gt;&lt;keyword&gt;Escherichia coli/cytology/metabolism&lt;/keyword&gt;&lt;keyword&gt;Gram-Negative Bacteria/cytology/*metabolism&lt;/keyword&gt;&lt;keyword&gt;Mass Spectrometry&lt;/keyword&gt;&lt;keyword&gt;Proteome/*analysis&lt;/keyword&gt;&lt;keyword&gt;Proteomics/*methods&lt;/keyword&gt;&lt;/keywords&gt;&lt;dates&gt;&lt;year&gt;2010&lt;/year&gt;&lt;pub-dates&gt;&lt;date&gt;Dec 3&lt;/date&gt;&lt;/pub-dates&gt;&lt;/dates&gt;&lt;isbn&gt;1535-3907 (Electronic)&amp;#xD;1535-3893 (Linking)&lt;/isbn&gt;&lt;accession-num&gt;20932056&lt;/accession-num&gt;&lt;urls&gt;&lt;related-urls&gt;&lt;url&gt;https://www.ncbi.nlm.nih.gov/pubmed/20932056&lt;/url&gt;&lt;/related-urls&gt;&lt;/urls&gt;&lt;electronic-resource-num&gt;10.1021/pr1002438&lt;/electronic-resource-num&gt;&lt;/record&gt;&lt;/Cite&gt;&lt;/EndNote&gt;</w:instrText>
      </w:r>
      <w:r w:rsidR="0006668F">
        <w:rPr>
          <w:color w:val="000000" w:themeColor="text1"/>
        </w:rPr>
        <w:fldChar w:fldCharType="separate"/>
      </w:r>
      <w:r w:rsidR="00402511">
        <w:rPr>
          <w:noProof/>
          <w:color w:val="000000" w:themeColor="text1"/>
        </w:rPr>
        <w:t>[</w:t>
      </w:r>
      <w:hyperlink w:anchor="_ENREF_1" w:tooltip="Thein, 2010 #34" w:history="1">
        <w:r w:rsidR="00402511">
          <w:rPr>
            <w:noProof/>
            <w:color w:val="000000" w:themeColor="text1"/>
          </w:rPr>
          <w:t>1</w:t>
        </w:r>
      </w:hyperlink>
      <w:r w:rsidR="00402511">
        <w:rPr>
          <w:noProof/>
          <w:color w:val="000000" w:themeColor="text1"/>
        </w:rPr>
        <w:t>]</w:t>
      </w:r>
      <w:r w:rsidR="0006668F">
        <w:rPr>
          <w:color w:val="000000" w:themeColor="text1"/>
        </w:rPr>
        <w:fldChar w:fldCharType="end"/>
      </w:r>
      <w:r w:rsidR="0006668F" w:rsidRPr="00FB3E21">
        <w:rPr>
          <w:color w:val="000000" w:themeColor="text1"/>
        </w:rPr>
        <w:t>.</w:t>
      </w:r>
      <w:r w:rsidR="0006668F" w:rsidRPr="0006668F">
        <w:rPr>
          <w:color w:val="000000" w:themeColor="text1"/>
        </w:rPr>
        <w:t xml:space="preserve"> </w:t>
      </w:r>
      <w:r w:rsidR="0006668F" w:rsidRPr="00FB3E21">
        <w:rPr>
          <w:color w:val="000000" w:themeColor="text1"/>
        </w:rPr>
        <w:t>In brief,</w:t>
      </w:r>
      <w:r w:rsidR="0006668F" w:rsidRPr="0006668F">
        <w:rPr>
          <w:color w:val="000000" w:themeColor="text1"/>
        </w:rPr>
        <w:t xml:space="preserve"> </w:t>
      </w:r>
      <w:r w:rsidR="0006668F" w:rsidRPr="00FB3E21">
        <w:rPr>
          <w:color w:val="000000" w:themeColor="text1"/>
        </w:rPr>
        <w:t>the cell pellets were</w:t>
      </w:r>
      <w:r w:rsidR="0006668F">
        <w:rPr>
          <w:color w:val="000000" w:themeColor="text1"/>
        </w:rPr>
        <w:t xml:space="preserve"> suspended in 0.1M </w:t>
      </w:r>
      <w:r w:rsidR="0006668F" w:rsidRPr="00FB3E21">
        <w:rPr>
          <w:color w:val="000000" w:themeColor="text1"/>
        </w:rPr>
        <w:t xml:space="preserve">Tris-HCl buffer (pH </w:t>
      </w:r>
      <w:r w:rsidR="0006668F">
        <w:rPr>
          <w:color w:val="000000" w:themeColor="text1"/>
        </w:rPr>
        <w:t>7.5</w:t>
      </w:r>
      <w:r w:rsidR="0006668F" w:rsidRPr="00FB3E21">
        <w:rPr>
          <w:color w:val="000000" w:themeColor="text1"/>
        </w:rPr>
        <w:t>)</w:t>
      </w:r>
      <w:r w:rsidR="0006668F">
        <w:rPr>
          <w:color w:val="000000" w:themeColor="text1"/>
        </w:rPr>
        <w:t xml:space="preserve"> </w:t>
      </w:r>
      <w:r w:rsidR="0006668F" w:rsidRPr="00FB3E21">
        <w:rPr>
          <w:color w:val="000000" w:themeColor="text1"/>
        </w:rPr>
        <w:t>supplemented with</w:t>
      </w:r>
      <w:r w:rsidR="0006668F">
        <w:rPr>
          <w:color w:val="000000" w:themeColor="text1"/>
        </w:rPr>
        <w:t xml:space="preserve"> </w:t>
      </w:r>
      <w:proofErr w:type="spellStart"/>
      <w:r w:rsidR="0006668F">
        <w:rPr>
          <w:color w:val="000000" w:themeColor="text1"/>
        </w:rPr>
        <w:t>DNaseI</w:t>
      </w:r>
      <w:proofErr w:type="spellEnd"/>
      <w:r w:rsidR="0006668F">
        <w:rPr>
          <w:color w:val="000000" w:themeColor="text1"/>
        </w:rPr>
        <w:t xml:space="preserve"> and </w:t>
      </w:r>
      <w:r w:rsidR="0006668F" w:rsidRPr="00FB3E21">
        <w:rPr>
          <w:color w:val="000000" w:themeColor="text1"/>
        </w:rPr>
        <w:t>a protease inhibitor cocktail (Roche)</w:t>
      </w:r>
      <w:r w:rsidR="0006668F">
        <w:rPr>
          <w:color w:val="000000" w:themeColor="text1"/>
        </w:rPr>
        <w:t xml:space="preserve">, </w:t>
      </w:r>
      <w:r w:rsidR="0006668F" w:rsidRPr="00FB3E21">
        <w:rPr>
          <w:color w:val="000000" w:themeColor="text1"/>
        </w:rPr>
        <w:t>and the suspension</w:t>
      </w:r>
      <w:r w:rsidR="0006668F">
        <w:rPr>
          <w:color w:val="000000" w:themeColor="text1"/>
        </w:rPr>
        <w:t xml:space="preserve">s were </w:t>
      </w:r>
      <w:r w:rsidR="0006668F" w:rsidRPr="00FB3E21">
        <w:rPr>
          <w:color w:val="000000" w:themeColor="text1"/>
        </w:rPr>
        <w:t>homogenized by passing through a French Press (Glen Mills) twice at 10</w:t>
      </w:r>
      <w:r w:rsidR="0006668F" w:rsidRPr="00FB3E21">
        <w:rPr>
          <w:color w:val="000000" w:themeColor="text1"/>
          <w:vertAlign w:val="superscript"/>
        </w:rPr>
        <w:t>8</w:t>
      </w:r>
      <w:r w:rsidR="0006668F" w:rsidRPr="00FB3E21">
        <w:rPr>
          <w:color w:val="000000" w:themeColor="text1"/>
        </w:rPr>
        <w:t xml:space="preserve"> Pa</w:t>
      </w:r>
      <w:r w:rsidR="0006668F">
        <w:rPr>
          <w:color w:val="000000" w:themeColor="text1"/>
        </w:rPr>
        <w:t>.</w:t>
      </w:r>
      <w:r w:rsidR="00EE5F4E">
        <w:rPr>
          <w:color w:val="000000" w:themeColor="text1"/>
        </w:rPr>
        <w:t xml:space="preserve"> The homogenates were spun at 4000 rpm for 15 min </w:t>
      </w:r>
      <w:r w:rsidR="00EE5F4E" w:rsidRPr="00FB3E21">
        <w:rPr>
          <w:color w:val="000000" w:themeColor="text1"/>
        </w:rPr>
        <w:t xml:space="preserve">at 4°C </w:t>
      </w:r>
      <w:r w:rsidR="00EE5F4E">
        <w:rPr>
          <w:color w:val="000000" w:themeColor="text1"/>
        </w:rPr>
        <w:t xml:space="preserve">to remove incompletely lysed cells and the supernatants were diluted with 0.1M sodium carbonate at 1:10. After 1 h gentle mixing </w:t>
      </w:r>
      <w:r w:rsidR="00EE5F4E" w:rsidRPr="00FB3E21">
        <w:rPr>
          <w:color w:val="000000" w:themeColor="text1"/>
        </w:rPr>
        <w:t>at 4°C</w:t>
      </w:r>
      <w:r w:rsidR="00EE5F4E">
        <w:rPr>
          <w:color w:val="000000" w:themeColor="text1"/>
        </w:rPr>
        <w:t xml:space="preserve">, the suspension was </w:t>
      </w:r>
      <w:r w:rsidR="00EE5F4E" w:rsidRPr="00FB3E21">
        <w:rPr>
          <w:color w:val="000000" w:themeColor="text1"/>
        </w:rPr>
        <w:t xml:space="preserve">centrifuged at </w:t>
      </w:r>
      <w:r w:rsidR="00EE5F4E">
        <w:rPr>
          <w:color w:val="000000" w:themeColor="text1"/>
        </w:rPr>
        <w:t>120</w:t>
      </w:r>
      <w:r w:rsidR="00EE5F4E" w:rsidRPr="00FB3E21">
        <w:rPr>
          <w:color w:val="000000" w:themeColor="text1"/>
        </w:rPr>
        <w:t xml:space="preserve">,000g for </w:t>
      </w:r>
      <w:r w:rsidR="00EE5F4E">
        <w:rPr>
          <w:color w:val="000000" w:themeColor="text1"/>
        </w:rPr>
        <w:t>1</w:t>
      </w:r>
      <w:r w:rsidR="00DE1782">
        <w:rPr>
          <w:color w:val="000000" w:themeColor="text1"/>
        </w:rPr>
        <w:t xml:space="preserve"> </w:t>
      </w:r>
      <w:proofErr w:type="spellStart"/>
      <w:r w:rsidR="00EE5F4E">
        <w:rPr>
          <w:color w:val="000000" w:themeColor="text1"/>
        </w:rPr>
        <w:t>h</w:t>
      </w:r>
      <w:r w:rsidR="00EE5F4E" w:rsidRPr="00FB3E21">
        <w:rPr>
          <w:color w:val="000000" w:themeColor="text1"/>
        </w:rPr>
        <w:t xml:space="preserve"> at</w:t>
      </w:r>
      <w:proofErr w:type="spellEnd"/>
      <w:r w:rsidR="00EE5F4E" w:rsidRPr="00FB3E21">
        <w:rPr>
          <w:color w:val="000000" w:themeColor="text1"/>
        </w:rPr>
        <w:t xml:space="preserve"> 4°C and the </w:t>
      </w:r>
      <w:r w:rsidR="00EE5F4E">
        <w:rPr>
          <w:color w:val="000000" w:themeColor="text1"/>
        </w:rPr>
        <w:t>pellets were washed twice with water. T</w:t>
      </w:r>
      <w:r w:rsidR="00EE5F4E" w:rsidRPr="00FB3E21">
        <w:rPr>
          <w:color w:val="000000" w:themeColor="text1"/>
        </w:rPr>
        <w:t>he OM fraction</w:t>
      </w:r>
      <w:r w:rsidR="00D06167">
        <w:rPr>
          <w:color w:val="000000" w:themeColor="text1"/>
        </w:rPr>
        <w:t>s</w:t>
      </w:r>
      <w:r w:rsidR="00EE5F4E" w:rsidRPr="00FB3E21">
        <w:rPr>
          <w:color w:val="000000" w:themeColor="text1"/>
        </w:rPr>
        <w:t xml:space="preserve"> w</w:t>
      </w:r>
      <w:r w:rsidR="00D06167">
        <w:rPr>
          <w:color w:val="000000" w:themeColor="text1"/>
        </w:rPr>
        <w:t>ere</w:t>
      </w:r>
      <w:r w:rsidR="00EE5F4E" w:rsidRPr="00FB3E21">
        <w:rPr>
          <w:color w:val="000000" w:themeColor="text1"/>
        </w:rPr>
        <w:t xml:space="preserve"> eluted </w:t>
      </w:r>
      <w:r w:rsidR="00EE5F4E" w:rsidRPr="00FB3E21">
        <w:rPr>
          <w:color w:val="000000" w:themeColor="text1"/>
        </w:rPr>
        <w:lastRenderedPageBreak/>
        <w:t>from the pellet</w:t>
      </w:r>
      <w:r w:rsidR="00D06167">
        <w:rPr>
          <w:color w:val="000000" w:themeColor="text1"/>
        </w:rPr>
        <w:t>s</w:t>
      </w:r>
      <w:r w:rsidR="00EE5F4E" w:rsidRPr="00FB3E21">
        <w:rPr>
          <w:color w:val="000000" w:themeColor="text1"/>
        </w:rPr>
        <w:t xml:space="preserve"> with 4X LDS sample buffer (Invitrogen)</w:t>
      </w:r>
      <w:r w:rsidR="00EE5F4E">
        <w:rPr>
          <w:color w:val="000000" w:themeColor="text1"/>
        </w:rPr>
        <w:t xml:space="preserve"> and analyzed on 4–12% and 12% Bis-Tris acrylamide gels </w:t>
      </w:r>
      <w:r w:rsidR="00EE5F4E" w:rsidRPr="00FB3E21">
        <w:rPr>
          <w:color w:val="000000" w:themeColor="text1"/>
        </w:rPr>
        <w:t>(Invitrogen)</w:t>
      </w:r>
      <w:r w:rsidR="00EE5F4E">
        <w:rPr>
          <w:color w:val="000000" w:themeColor="text1"/>
        </w:rPr>
        <w:t>.</w:t>
      </w:r>
    </w:p>
    <w:p w14:paraId="5700D2B8" w14:textId="4DF89F60" w:rsidR="00652706" w:rsidRPr="00D10331" w:rsidRDefault="00652706" w:rsidP="00922716">
      <w:pPr>
        <w:spacing w:line="480" w:lineRule="auto"/>
        <w:jc w:val="both"/>
        <w:outlineLvl w:val="0"/>
        <w:rPr>
          <w:b/>
          <w:szCs w:val="24"/>
        </w:rPr>
      </w:pPr>
      <w:r w:rsidRPr="00D10331">
        <w:rPr>
          <w:b/>
          <w:szCs w:val="24"/>
        </w:rPr>
        <w:t xml:space="preserve">LPS analysis </w:t>
      </w:r>
    </w:p>
    <w:p w14:paraId="560716DE" w14:textId="2325DADB" w:rsidR="00652706" w:rsidRPr="002C6CB1" w:rsidRDefault="00652706" w:rsidP="00922716">
      <w:pPr>
        <w:spacing w:line="480" w:lineRule="auto"/>
        <w:jc w:val="both"/>
        <w:outlineLvl w:val="0"/>
        <w:rPr>
          <w:b/>
          <w:szCs w:val="24"/>
        </w:rPr>
      </w:pPr>
      <w:r w:rsidRPr="00D10331">
        <w:rPr>
          <w:color w:val="000000" w:themeColor="text1"/>
        </w:rPr>
        <w:t xml:space="preserve">Fresh </w:t>
      </w:r>
      <w:r w:rsidRPr="00D10331">
        <w:rPr>
          <w:szCs w:val="24"/>
        </w:rPr>
        <w:t xml:space="preserve">overnight </w:t>
      </w:r>
      <w:r w:rsidRPr="00D10331">
        <w:rPr>
          <w:color w:val="000000" w:themeColor="text1"/>
        </w:rPr>
        <w:t xml:space="preserve">culture of bacteria in LB </w:t>
      </w:r>
      <w:r w:rsidRPr="00D10331">
        <w:rPr>
          <w:szCs w:val="24"/>
        </w:rPr>
        <w:t xml:space="preserve">were inoculated in </w:t>
      </w:r>
      <w:r w:rsidRPr="00D10331">
        <w:rPr>
          <w:bCs/>
          <w:color w:val="000000" w:themeColor="text1"/>
        </w:rPr>
        <w:t xml:space="preserve">regular (171mM NaCl) or low-salt (34mM NaCl) LB media at 1:100 and </w:t>
      </w:r>
      <w:r w:rsidRPr="00D10331">
        <w:rPr>
          <w:color w:val="000000" w:themeColor="text1"/>
        </w:rPr>
        <w:t>incubated at 37°C. As the OD</w:t>
      </w:r>
      <w:r w:rsidRPr="00D10331">
        <w:rPr>
          <w:color w:val="000000" w:themeColor="text1"/>
          <w:vertAlign w:val="subscript"/>
        </w:rPr>
        <w:t>600</w:t>
      </w:r>
      <w:r w:rsidRPr="00D10331">
        <w:rPr>
          <w:color w:val="000000" w:themeColor="text1"/>
        </w:rPr>
        <w:t xml:space="preserve"> reached to ~0.8, </w:t>
      </w:r>
      <w:r w:rsidR="00ED50F1" w:rsidRPr="00D10331">
        <w:rPr>
          <w:color w:val="000000" w:themeColor="text1"/>
        </w:rPr>
        <w:t xml:space="preserve">the </w:t>
      </w:r>
      <w:r w:rsidRPr="00D10331">
        <w:rPr>
          <w:color w:val="000000" w:themeColor="text1"/>
        </w:rPr>
        <w:t xml:space="preserve">cells were harvested and crude LPS were extracted </w:t>
      </w:r>
      <w:r w:rsidR="00D10331" w:rsidRPr="00D10331">
        <w:rPr>
          <w:color w:val="000000" w:themeColor="text1"/>
        </w:rPr>
        <w:t>using LPS extraction kit (</w:t>
      </w:r>
      <w:proofErr w:type="spellStart"/>
      <w:r w:rsidR="00D10331" w:rsidRPr="00D10331">
        <w:rPr>
          <w:color w:val="000000" w:themeColor="text1"/>
        </w:rPr>
        <w:t>iNtRON</w:t>
      </w:r>
      <w:proofErr w:type="spellEnd"/>
      <w:r w:rsidR="00D10331" w:rsidRPr="00D10331">
        <w:rPr>
          <w:color w:val="000000" w:themeColor="text1"/>
        </w:rPr>
        <w:t xml:space="preserve">) </w:t>
      </w:r>
      <w:r w:rsidRPr="00D10331">
        <w:rPr>
          <w:color w:val="000000" w:themeColor="text1"/>
        </w:rPr>
        <w:t>following the manufacturer’s protocol.</w:t>
      </w:r>
      <w:r w:rsidR="00ED50F1" w:rsidRPr="00D10331">
        <w:rPr>
          <w:color w:val="000000" w:themeColor="text1"/>
        </w:rPr>
        <w:t xml:space="preserve"> </w:t>
      </w:r>
      <w:r w:rsidR="00D10331" w:rsidRPr="00D10331">
        <w:rPr>
          <w:color w:val="000000" w:themeColor="text1"/>
        </w:rPr>
        <w:t xml:space="preserve">Extracted LPS were treated with proteinase K and analyzed on 12% Bis-Tris acrylamide gels (Invitrogen). LPS were </w:t>
      </w:r>
      <w:r w:rsidR="00D10331" w:rsidRPr="002C6CB1">
        <w:rPr>
          <w:color w:val="000000" w:themeColor="text1"/>
        </w:rPr>
        <w:t xml:space="preserve">visualized using a silver stain kit (Pierce). </w:t>
      </w:r>
    </w:p>
    <w:p w14:paraId="4B4BB135" w14:textId="371873F5" w:rsidR="00922716" w:rsidRPr="002C6CB1" w:rsidRDefault="00922716" w:rsidP="00922716">
      <w:pPr>
        <w:spacing w:line="480" w:lineRule="auto"/>
        <w:jc w:val="both"/>
        <w:outlineLvl w:val="0"/>
        <w:rPr>
          <w:b/>
          <w:szCs w:val="24"/>
        </w:rPr>
      </w:pPr>
      <w:proofErr w:type="spellStart"/>
      <w:r w:rsidRPr="002C6CB1">
        <w:rPr>
          <w:b/>
          <w:szCs w:val="24"/>
        </w:rPr>
        <w:t>qRT</w:t>
      </w:r>
      <w:proofErr w:type="spellEnd"/>
      <w:r w:rsidRPr="002C6CB1">
        <w:rPr>
          <w:b/>
          <w:szCs w:val="24"/>
        </w:rPr>
        <w:t>-PCR</w:t>
      </w:r>
    </w:p>
    <w:p w14:paraId="09F75785" w14:textId="6E900457" w:rsidR="00CE7C9E" w:rsidRDefault="00CE7C9E" w:rsidP="009B6B42">
      <w:pPr>
        <w:spacing w:line="480" w:lineRule="auto"/>
        <w:jc w:val="both"/>
        <w:outlineLvl w:val="0"/>
        <w:rPr>
          <w:color w:val="000000" w:themeColor="text1"/>
        </w:rPr>
      </w:pPr>
      <w:r w:rsidRPr="002C6CB1">
        <w:rPr>
          <w:color w:val="000000" w:themeColor="text1"/>
        </w:rPr>
        <w:t>Bacteria</w:t>
      </w:r>
      <w:r w:rsidR="00D67D3B" w:rsidRPr="002C6CB1">
        <w:rPr>
          <w:color w:val="000000" w:themeColor="text1"/>
        </w:rPr>
        <w:t>,</w:t>
      </w:r>
      <w:r w:rsidRPr="002C6CB1">
        <w:rPr>
          <w:color w:val="000000" w:themeColor="text1"/>
        </w:rPr>
        <w:t xml:space="preserve"> cultured either in regular (171mM NaCl) or low-salt (34mM NaCl) LB media to the exponential phase (OD ≈ 0.8)</w:t>
      </w:r>
      <w:r w:rsidR="00D67D3B" w:rsidRPr="002C6CB1">
        <w:rPr>
          <w:color w:val="000000" w:themeColor="text1"/>
        </w:rPr>
        <w:t>, were harvested</w:t>
      </w:r>
      <w:r w:rsidRPr="002C6CB1">
        <w:rPr>
          <w:color w:val="000000" w:themeColor="text1"/>
        </w:rPr>
        <w:t xml:space="preserve"> and total RNA were extracted using </w:t>
      </w:r>
      <w:r w:rsidR="002C6CB1" w:rsidRPr="002C6CB1">
        <w:rPr>
          <w:color w:val="000000" w:themeColor="text1"/>
        </w:rPr>
        <w:t xml:space="preserve">a </w:t>
      </w:r>
      <w:proofErr w:type="spellStart"/>
      <w:r w:rsidRPr="002C6CB1">
        <w:rPr>
          <w:color w:val="000000" w:themeColor="text1"/>
        </w:rPr>
        <w:t>TRIzol</w:t>
      </w:r>
      <w:proofErr w:type="spellEnd"/>
      <w:r w:rsidRPr="002C6CB1">
        <w:rPr>
          <w:color w:val="000000" w:themeColor="text1"/>
        </w:rPr>
        <w:t xml:space="preserve"> Max Bacterial RNA Isolation Kit (Invitrogen). </w:t>
      </w:r>
      <w:r w:rsidR="002C6CB1" w:rsidRPr="002C6CB1">
        <w:rPr>
          <w:color w:val="000000" w:themeColor="text1"/>
        </w:rPr>
        <w:t>cDNAs</w:t>
      </w:r>
      <w:r w:rsidRPr="002C6CB1">
        <w:rPr>
          <w:color w:val="000000" w:themeColor="text1"/>
        </w:rPr>
        <w:t xml:space="preserve"> </w:t>
      </w:r>
      <w:r w:rsidR="002C6CB1" w:rsidRPr="002C6CB1">
        <w:rPr>
          <w:color w:val="000000" w:themeColor="text1"/>
        </w:rPr>
        <w:t xml:space="preserve">were synthesized using a </w:t>
      </w:r>
      <w:proofErr w:type="spellStart"/>
      <w:r w:rsidR="002C6CB1" w:rsidRPr="002C6CB1">
        <w:rPr>
          <w:color w:val="000000" w:themeColor="text1"/>
        </w:rPr>
        <w:t>QuantiTect</w:t>
      </w:r>
      <w:proofErr w:type="spellEnd"/>
      <w:r w:rsidR="002C6CB1" w:rsidRPr="002C6CB1">
        <w:rPr>
          <w:color w:val="000000" w:themeColor="text1"/>
        </w:rPr>
        <w:t xml:space="preserve"> Reverse Transcription kit (Qiagen) and qPCR reactions were performed with a </w:t>
      </w:r>
      <w:proofErr w:type="spellStart"/>
      <w:r w:rsidR="002C6CB1" w:rsidRPr="002C6CB1">
        <w:rPr>
          <w:color w:val="000000" w:themeColor="text1"/>
        </w:rPr>
        <w:t>PowerUp</w:t>
      </w:r>
      <w:proofErr w:type="spellEnd"/>
      <w:r w:rsidR="002C6CB1" w:rsidRPr="002C6CB1">
        <w:rPr>
          <w:color w:val="000000" w:themeColor="text1"/>
        </w:rPr>
        <w:t xml:space="preserve"> SYBR Green Master Mix (Applied Biosystems) on the </w:t>
      </w:r>
      <w:proofErr w:type="spellStart"/>
      <w:r w:rsidR="002C6CB1" w:rsidRPr="002C6CB1">
        <w:rPr>
          <w:color w:val="000000" w:themeColor="text1"/>
        </w:rPr>
        <w:t>QuantStudio</w:t>
      </w:r>
      <w:proofErr w:type="spellEnd"/>
      <w:r w:rsidR="002C6CB1" w:rsidRPr="002C6CB1">
        <w:rPr>
          <w:color w:val="000000" w:themeColor="text1"/>
        </w:rPr>
        <w:t xml:space="preserve"> 6 Pro (Applied Biosystems).</w:t>
      </w:r>
      <w:r w:rsidR="002C6CB1">
        <w:rPr>
          <w:color w:val="000000" w:themeColor="text1"/>
        </w:rPr>
        <w:t xml:space="preserve">  </w:t>
      </w:r>
    </w:p>
    <w:p w14:paraId="26037DBC" w14:textId="253DE787" w:rsidR="00B6109B" w:rsidRDefault="00B6109B" w:rsidP="009B6B42">
      <w:pPr>
        <w:spacing w:line="480" w:lineRule="auto"/>
        <w:jc w:val="both"/>
        <w:outlineLvl w:val="0"/>
        <w:rPr>
          <w:color w:val="000000" w:themeColor="text1"/>
        </w:rPr>
      </w:pPr>
    </w:p>
    <w:p w14:paraId="24E98579" w14:textId="77777777" w:rsidR="00B6109B" w:rsidRDefault="00B6109B" w:rsidP="00B6109B">
      <w:pPr>
        <w:spacing w:line="480" w:lineRule="auto"/>
        <w:jc w:val="both"/>
        <w:rPr>
          <w:b/>
          <w:szCs w:val="24"/>
        </w:rPr>
      </w:pPr>
      <w:r w:rsidRPr="004D44D6">
        <w:rPr>
          <w:b/>
          <w:sz w:val="28"/>
          <w:szCs w:val="28"/>
        </w:rPr>
        <w:t>Supplementary</w:t>
      </w:r>
      <w:r>
        <w:rPr>
          <w:b/>
          <w:sz w:val="28"/>
          <w:szCs w:val="28"/>
        </w:rPr>
        <w:t xml:space="preserve"> reference</w:t>
      </w:r>
      <w:r w:rsidRPr="004D44D6">
        <w:rPr>
          <w:b/>
          <w:sz w:val="28"/>
          <w:szCs w:val="28"/>
        </w:rPr>
        <w:t xml:space="preserve"> </w:t>
      </w:r>
    </w:p>
    <w:p w14:paraId="2DB22A2E" w14:textId="77777777" w:rsidR="00B6109B" w:rsidRPr="00402511" w:rsidRDefault="00B6109B" w:rsidP="00B6109B">
      <w:pPr>
        <w:pStyle w:val="EndNoteBibliography"/>
        <w:spacing w:line="480" w:lineRule="auto"/>
        <w:ind w:left="432" w:hanging="432"/>
        <w:jc w:val="both"/>
        <w:rPr>
          <w:noProof/>
        </w:rPr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ADDIN EN.REFLIST </w:instrText>
      </w:r>
      <w:r>
        <w:rPr>
          <w:b/>
          <w:szCs w:val="24"/>
        </w:rPr>
        <w:fldChar w:fldCharType="separate"/>
      </w:r>
      <w:bookmarkStart w:id="0" w:name="_ENREF_1"/>
      <w:r w:rsidRPr="00402511">
        <w:rPr>
          <w:noProof/>
        </w:rPr>
        <w:t>1.</w:t>
      </w:r>
      <w:r w:rsidRPr="00402511">
        <w:rPr>
          <w:noProof/>
        </w:rPr>
        <w:tab/>
        <w:t>Thein M, Sauer G, Paramasivam N, Grin I, Linke D. Efficient subfractionation of gram-negative bacteria for proteomics studies. J Proteome Res. 2010;9(12):6135-47. doi: 10.1021/pr1002438. PubMed PMID: 20932056.</w:t>
      </w:r>
      <w:bookmarkEnd w:id="0"/>
    </w:p>
    <w:p w14:paraId="52E7E282" w14:textId="2708FB88" w:rsidR="00B6109B" w:rsidRPr="00D67D3B" w:rsidRDefault="00B6109B" w:rsidP="00B6109B">
      <w:pPr>
        <w:spacing w:line="480" w:lineRule="auto"/>
        <w:jc w:val="both"/>
        <w:outlineLvl w:val="0"/>
        <w:rPr>
          <w:color w:val="000000" w:themeColor="text1"/>
        </w:rPr>
      </w:pPr>
      <w:r>
        <w:rPr>
          <w:b/>
          <w:szCs w:val="24"/>
        </w:rPr>
        <w:fldChar w:fldCharType="end"/>
      </w:r>
    </w:p>
    <w:p w14:paraId="0DFEA19D" w14:textId="1EA65B90" w:rsidR="002E78A6" w:rsidRDefault="002E78A6">
      <w:pPr>
        <w:rPr>
          <w:b/>
          <w:color w:val="000000" w:themeColor="text1"/>
          <w:szCs w:val="24"/>
        </w:rPr>
      </w:pPr>
    </w:p>
    <w:p w14:paraId="7A65D7BF" w14:textId="2C4BAF47" w:rsidR="00162A6E" w:rsidRPr="00A936FE" w:rsidRDefault="00162A6E" w:rsidP="00402511">
      <w:pPr>
        <w:pStyle w:val="EndNoteBibliography"/>
        <w:spacing w:line="480" w:lineRule="auto"/>
        <w:ind w:left="432" w:hanging="432"/>
        <w:jc w:val="both"/>
        <w:rPr>
          <w:b/>
          <w:szCs w:val="24"/>
        </w:rPr>
      </w:pPr>
    </w:p>
    <w:sectPr w:rsidR="00162A6E" w:rsidRPr="00A936FE" w:rsidSect="001E280B">
      <w:footerReference w:type="even" r:id="rId7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94E8F11" w14:textId="77777777" w:rsidR="003F0E8A" w:rsidRDefault="003F0E8A" w:rsidP="00776AE9">
      <w:r>
        <w:separator/>
      </w:r>
    </w:p>
  </w:endnote>
  <w:endnote w:type="continuationSeparator" w:id="0">
    <w:p w14:paraId="0C68EDD2" w14:textId="77777777" w:rsidR="003F0E8A" w:rsidRDefault="003F0E8A" w:rsidP="00776A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BEC156" w14:textId="77777777" w:rsidR="00454463" w:rsidRDefault="00454463" w:rsidP="001E280B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7282FCE" w14:textId="77777777" w:rsidR="00454463" w:rsidRDefault="004544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D80C803" w14:textId="77777777" w:rsidR="003F0E8A" w:rsidRDefault="003F0E8A" w:rsidP="00776AE9">
      <w:r>
        <w:separator/>
      </w:r>
    </w:p>
  </w:footnote>
  <w:footnote w:type="continuationSeparator" w:id="0">
    <w:p w14:paraId="4236D069" w14:textId="77777777" w:rsidR="003F0E8A" w:rsidRDefault="003F0E8A" w:rsidP="00776AE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F56A8126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944802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E5521EE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CFAED49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395CF59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440A3F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050CDE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7D08F10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E9A2B2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248A30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20F2F3C"/>
    <w:multiLevelType w:val="hybridMultilevel"/>
    <w:tmpl w:val="E382A044"/>
    <w:lvl w:ilvl="0" w:tplc="7DA6C002">
      <w:start w:val="21"/>
      <w:numFmt w:val="none"/>
      <w:pStyle w:val="EEHBHeading1"/>
      <w:lvlText w:val="19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6AE35F88"/>
    <w:multiLevelType w:val="multilevel"/>
    <w:tmpl w:val="97FC14D6"/>
    <w:lvl w:ilvl="0">
      <w:start w:val="1"/>
      <w:numFmt w:val="decimal"/>
      <w:lvlText w:val="Chapter %1"/>
      <w:lvlJc w:val="left"/>
      <w:pPr>
        <w:tabs>
          <w:tab w:val="num" w:pos="2160"/>
        </w:tabs>
        <w:ind w:left="0" w:firstLine="0"/>
      </w:pPr>
      <w:rPr>
        <w:rFonts w:ascii="Times New Roman" w:hAnsi="Times New Roman" w:hint="default"/>
        <w:b/>
        <w:i/>
        <w:sz w:val="48"/>
      </w:rPr>
    </w:lvl>
    <w:lvl w:ilvl="1">
      <w:start w:val="1"/>
      <w:numFmt w:val="none"/>
      <w:pStyle w:val="SMheading2"/>
      <w:suff w:val="nothing"/>
      <w:lvlText w:val=""/>
      <w:lvlJc w:val="left"/>
      <w:pPr>
        <w:ind w:left="0" w:firstLine="0"/>
      </w:pPr>
      <w:rPr>
        <w:rFonts w:ascii="Times New Roman" w:hAnsi="Times New Roman" w:hint="default"/>
        <w:b w:val="0"/>
        <w:i w:val="0"/>
        <w:sz w:val="24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ascii="Times New Roman" w:hAnsi="Times New Roman" w:hint="default"/>
        <w:b w:val="0"/>
        <w:i w:val="0"/>
        <w:sz w:val="20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10"/>
  </w:num>
  <w:num w:numId="2">
    <w:abstractNumId w:val="11"/>
  </w:num>
  <w:num w:numId="3">
    <w:abstractNumId w:val="9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displayBackgroundShape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zaxa2fd72vwfke9tzl5r2pftzaessfe5vwe&quot;&gt;tam_EndNote&lt;record-ids&gt;&lt;item&gt;34&lt;/item&gt;&lt;/record-ids&gt;&lt;/item&gt;&lt;/Libraries&gt;"/>
  </w:docVars>
  <w:rsids>
    <w:rsidRoot w:val="006240F2"/>
    <w:rsid w:val="00000471"/>
    <w:rsid w:val="00000C67"/>
    <w:rsid w:val="00000CB6"/>
    <w:rsid w:val="00001DE6"/>
    <w:rsid w:val="000022B1"/>
    <w:rsid w:val="000025A2"/>
    <w:rsid w:val="0000376E"/>
    <w:rsid w:val="000037AC"/>
    <w:rsid w:val="00003C38"/>
    <w:rsid w:val="00003C7C"/>
    <w:rsid w:val="000042E9"/>
    <w:rsid w:val="000045C4"/>
    <w:rsid w:val="000046DA"/>
    <w:rsid w:val="000047DA"/>
    <w:rsid w:val="00004A28"/>
    <w:rsid w:val="00004B29"/>
    <w:rsid w:val="00004BF6"/>
    <w:rsid w:val="0000506D"/>
    <w:rsid w:val="000068A5"/>
    <w:rsid w:val="00007436"/>
    <w:rsid w:val="00010B7A"/>
    <w:rsid w:val="00011D25"/>
    <w:rsid w:val="00012378"/>
    <w:rsid w:val="000128A4"/>
    <w:rsid w:val="00012EFE"/>
    <w:rsid w:val="00013350"/>
    <w:rsid w:val="00013C22"/>
    <w:rsid w:val="0001456F"/>
    <w:rsid w:val="00015338"/>
    <w:rsid w:val="00015BFA"/>
    <w:rsid w:val="0001648B"/>
    <w:rsid w:val="000165FB"/>
    <w:rsid w:val="00016D93"/>
    <w:rsid w:val="000170DF"/>
    <w:rsid w:val="00017204"/>
    <w:rsid w:val="00017FC7"/>
    <w:rsid w:val="00023413"/>
    <w:rsid w:val="00023692"/>
    <w:rsid w:val="00023B38"/>
    <w:rsid w:val="00023E3D"/>
    <w:rsid w:val="00023E63"/>
    <w:rsid w:val="00024692"/>
    <w:rsid w:val="00025271"/>
    <w:rsid w:val="00025893"/>
    <w:rsid w:val="00026322"/>
    <w:rsid w:val="000263DD"/>
    <w:rsid w:val="0002679C"/>
    <w:rsid w:val="00026A3B"/>
    <w:rsid w:val="0002718B"/>
    <w:rsid w:val="00027724"/>
    <w:rsid w:val="0002781A"/>
    <w:rsid w:val="000321A3"/>
    <w:rsid w:val="00032B12"/>
    <w:rsid w:val="00032BAB"/>
    <w:rsid w:val="00032CA9"/>
    <w:rsid w:val="0003349B"/>
    <w:rsid w:val="00034B0F"/>
    <w:rsid w:val="00034C70"/>
    <w:rsid w:val="00034EDA"/>
    <w:rsid w:val="00035815"/>
    <w:rsid w:val="00035CE8"/>
    <w:rsid w:val="00035E89"/>
    <w:rsid w:val="000373A9"/>
    <w:rsid w:val="000408BF"/>
    <w:rsid w:val="00042589"/>
    <w:rsid w:val="00042B15"/>
    <w:rsid w:val="00042F36"/>
    <w:rsid w:val="00043504"/>
    <w:rsid w:val="00044B41"/>
    <w:rsid w:val="00044EA1"/>
    <w:rsid w:val="00045669"/>
    <w:rsid w:val="000506D5"/>
    <w:rsid w:val="000506F6"/>
    <w:rsid w:val="0005107A"/>
    <w:rsid w:val="000512E2"/>
    <w:rsid w:val="00051CF1"/>
    <w:rsid w:val="00053C80"/>
    <w:rsid w:val="000557C1"/>
    <w:rsid w:val="000564EA"/>
    <w:rsid w:val="000566DE"/>
    <w:rsid w:val="00056B16"/>
    <w:rsid w:val="00057940"/>
    <w:rsid w:val="00060485"/>
    <w:rsid w:val="00061A1E"/>
    <w:rsid w:val="00061ACF"/>
    <w:rsid w:val="00061B86"/>
    <w:rsid w:val="0006301A"/>
    <w:rsid w:val="0006348E"/>
    <w:rsid w:val="00063497"/>
    <w:rsid w:val="00063C67"/>
    <w:rsid w:val="00064423"/>
    <w:rsid w:val="00064F75"/>
    <w:rsid w:val="00065566"/>
    <w:rsid w:val="00065983"/>
    <w:rsid w:val="000662F9"/>
    <w:rsid w:val="000664B7"/>
    <w:rsid w:val="0006668F"/>
    <w:rsid w:val="000666C3"/>
    <w:rsid w:val="000671BE"/>
    <w:rsid w:val="00067921"/>
    <w:rsid w:val="00067968"/>
    <w:rsid w:val="00071E36"/>
    <w:rsid w:val="000726FA"/>
    <w:rsid w:val="00073549"/>
    <w:rsid w:val="00073ADA"/>
    <w:rsid w:val="0007480D"/>
    <w:rsid w:val="00075349"/>
    <w:rsid w:val="000754FD"/>
    <w:rsid w:val="00077159"/>
    <w:rsid w:val="00080252"/>
    <w:rsid w:val="00080D82"/>
    <w:rsid w:val="00080DF3"/>
    <w:rsid w:val="00082918"/>
    <w:rsid w:val="00082F1D"/>
    <w:rsid w:val="00083119"/>
    <w:rsid w:val="00084388"/>
    <w:rsid w:val="000844C6"/>
    <w:rsid w:val="000850C5"/>
    <w:rsid w:val="000856D0"/>
    <w:rsid w:val="00085D3A"/>
    <w:rsid w:val="000862FF"/>
    <w:rsid w:val="00086386"/>
    <w:rsid w:val="00087186"/>
    <w:rsid w:val="000908BF"/>
    <w:rsid w:val="00090989"/>
    <w:rsid w:val="00090F29"/>
    <w:rsid w:val="000938A5"/>
    <w:rsid w:val="00093D08"/>
    <w:rsid w:val="00094C31"/>
    <w:rsid w:val="00094D8C"/>
    <w:rsid w:val="00096099"/>
    <w:rsid w:val="00097F6A"/>
    <w:rsid w:val="000A05DE"/>
    <w:rsid w:val="000A1027"/>
    <w:rsid w:val="000A1368"/>
    <w:rsid w:val="000A2BD7"/>
    <w:rsid w:val="000A2CA3"/>
    <w:rsid w:val="000A3CC4"/>
    <w:rsid w:val="000A4C2E"/>
    <w:rsid w:val="000A69A6"/>
    <w:rsid w:val="000A7F06"/>
    <w:rsid w:val="000B0B80"/>
    <w:rsid w:val="000B13B6"/>
    <w:rsid w:val="000B1980"/>
    <w:rsid w:val="000B24CF"/>
    <w:rsid w:val="000B254A"/>
    <w:rsid w:val="000B4F4E"/>
    <w:rsid w:val="000B50C9"/>
    <w:rsid w:val="000B5115"/>
    <w:rsid w:val="000B6133"/>
    <w:rsid w:val="000B7AE5"/>
    <w:rsid w:val="000B7FF8"/>
    <w:rsid w:val="000C0074"/>
    <w:rsid w:val="000C0CB5"/>
    <w:rsid w:val="000C0FC1"/>
    <w:rsid w:val="000C1098"/>
    <w:rsid w:val="000C1FCE"/>
    <w:rsid w:val="000C21C4"/>
    <w:rsid w:val="000C2C89"/>
    <w:rsid w:val="000C3AE8"/>
    <w:rsid w:val="000C4022"/>
    <w:rsid w:val="000C586B"/>
    <w:rsid w:val="000C6EE2"/>
    <w:rsid w:val="000D01A3"/>
    <w:rsid w:val="000D0765"/>
    <w:rsid w:val="000D09C6"/>
    <w:rsid w:val="000D0EF9"/>
    <w:rsid w:val="000D0F2A"/>
    <w:rsid w:val="000D100D"/>
    <w:rsid w:val="000D1EB8"/>
    <w:rsid w:val="000D21DD"/>
    <w:rsid w:val="000D2ACF"/>
    <w:rsid w:val="000D359E"/>
    <w:rsid w:val="000D6502"/>
    <w:rsid w:val="000D7BE3"/>
    <w:rsid w:val="000E0A8D"/>
    <w:rsid w:val="000E225D"/>
    <w:rsid w:val="000E23DB"/>
    <w:rsid w:val="000E4F11"/>
    <w:rsid w:val="000E6225"/>
    <w:rsid w:val="000E6550"/>
    <w:rsid w:val="000E6588"/>
    <w:rsid w:val="000E69A2"/>
    <w:rsid w:val="000E77B2"/>
    <w:rsid w:val="000E7A3A"/>
    <w:rsid w:val="000F1476"/>
    <w:rsid w:val="000F1966"/>
    <w:rsid w:val="000F23CD"/>
    <w:rsid w:val="000F2930"/>
    <w:rsid w:val="000F2A68"/>
    <w:rsid w:val="000F2DD6"/>
    <w:rsid w:val="000F3102"/>
    <w:rsid w:val="000F3559"/>
    <w:rsid w:val="000F3E57"/>
    <w:rsid w:val="000F49C7"/>
    <w:rsid w:val="000F49EA"/>
    <w:rsid w:val="000F4A4F"/>
    <w:rsid w:val="000F6888"/>
    <w:rsid w:val="000F7184"/>
    <w:rsid w:val="0010082A"/>
    <w:rsid w:val="0010083C"/>
    <w:rsid w:val="00100F9C"/>
    <w:rsid w:val="00104CEE"/>
    <w:rsid w:val="00105875"/>
    <w:rsid w:val="00105C9C"/>
    <w:rsid w:val="0010702C"/>
    <w:rsid w:val="001077DB"/>
    <w:rsid w:val="00107B18"/>
    <w:rsid w:val="00107EF1"/>
    <w:rsid w:val="001104CF"/>
    <w:rsid w:val="0011136B"/>
    <w:rsid w:val="00114914"/>
    <w:rsid w:val="00115863"/>
    <w:rsid w:val="00115ECB"/>
    <w:rsid w:val="00116001"/>
    <w:rsid w:val="00120146"/>
    <w:rsid w:val="00122BE1"/>
    <w:rsid w:val="00123485"/>
    <w:rsid w:val="00123534"/>
    <w:rsid w:val="00123A77"/>
    <w:rsid w:val="00123D65"/>
    <w:rsid w:val="001245AA"/>
    <w:rsid w:val="00124DC4"/>
    <w:rsid w:val="0012504E"/>
    <w:rsid w:val="001305D7"/>
    <w:rsid w:val="00130B2A"/>
    <w:rsid w:val="00131B34"/>
    <w:rsid w:val="001324A1"/>
    <w:rsid w:val="00132706"/>
    <w:rsid w:val="00134017"/>
    <w:rsid w:val="00134400"/>
    <w:rsid w:val="00134E22"/>
    <w:rsid w:val="0013595A"/>
    <w:rsid w:val="00136081"/>
    <w:rsid w:val="00136889"/>
    <w:rsid w:val="00137166"/>
    <w:rsid w:val="00137BBF"/>
    <w:rsid w:val="0014030B"/>
    <w:rsid w:val="00140A0E"/>
    <w:rsid w:val="0014138D"/>
    <w:rsid w:val="00142CA4"/>
    <w:rsid w:val="00142D21"/>
    <w:rsid w:val="00145815"/>
    <w:rsid w:val="001460AE"/>
    <w:rsid w:val="001460B9"/>
    <w:rsid w:val="00147DF0"/>
    <w:rsid w:val="0015182B"/>
    <w:rsid w:val="00152A89"/>
    <w:rsid w:val="00153997"/>
    <w:rsid w:val="00153B5B"/>
    <w:rsid w:val="00154332"/>
    <w:rsid w:val="00154ED8"/>
    <w:rsid w:val="00155FCB"/>
    <w:rsid w:val="00156158"/>
    <w:rsid w:val="001562D8"/>
    <w:rsid w:val="0015676B"/>
    <w:rsid w:val="00156E65"/>
    <w:rsid w:val="00157101"/>
    <w:rsid w:val="00157C17"/>
    <w:rsid w:val="001600C4"/>
    <w:rsid w:val="00160A25"/>
    <w:rsid w:val="00160CC1"/>
    <w:rsid w:val="00162251"/>
    <w:rsid w:val="0016252A"/>
    <w:rsid w:val="0016263B"/>
    <w:rsid w:val="00162A6E"/>
    <w:rsid w:val="00163913"/>
    <w:rsid w:val="001648E4"/>
    <w:rsid w:val="0016496F"/>
    <w:rsid w:val="00165BCB"/>
    <w:rsid w:val="00166301"/>
    <w:rsid w:val="00166B12"/>
    <w:rsid w:val="00167169"/>
    <w:rsid w:val="001674E3"/>
    <w:rsid w:val="001675F9"/>
    <w:rsid w:val="0017077F"/>
    <w:rsid w:val="0017225D"/>
    <w:rsid w:val="00172631"/>
    <w:rsid w:val="00173371"/>
    <w:rsid w:val="00173FBA"/>
    <w:rsid w:val="00174668"/>
    <w:rsid w:val="00174C0B"/>
    <w:rsid w:val="00174CE4"/>
    <w:rsid w:val="00175AC6"/>
    <w:rsid w:val="00175D44"/>
    <w:rsid w:val="001761E8"/>
    <w:rsid w:val="00176212"/>
    <w:rsid w:val="001767CB"/>
    <w:rsid w:val="00176C2E"/>
    <w:rsid w:val="001818E1"/>
    <w:rsid w:val="0018288E"/>
    <w:rsid w:val="00182E7E"/>
    <w:rsid w:val="00183D86"/>
    <w:rsid w:val="00183DD2"/>
    <w:rsid w:val="00183FCA"/>
    <w:rsid w:val="00184511"/>
    <w:rsid w:val="001850AB"/>
    <w:rsid w:val="00186C44"/>
    <w:rsid w:val="00187CA9"/>
    <w:rsid w:val="00190BE1"/>
    <w:rsid w:val="001914BA"/>
    <w:rsid w:val="001915A2"/>
    <w:rsid w:val="0019197F"/>
    <w:rsid w:val="0019530C"/>
    <w:rsid w:val="00195453"/>
    <w:rsid w:val="00195C57"/>
    <w:rsid w:val="00196C75"/>
    <w:rsid w:val="00197212"/>
    <w:rsid w:val="001A08EB"/>
    <w:rsid w:val="001A0D8D"/>
    <w:rsid w:val="001A1BDF"/>
    <w:rsid w:val="001A1D07"/>
    <w:rsid w:val="001A2D7D"/>
    <w:rsid w:val="001A318D"/>
    <w:rsid w:val="001A403D"/>
    <w:rsid w:val="001A4A67"/>
    <w:rsid w:val="001A4D4C"/>
    <w:rsid w:val="001A4F01"/>
    <w:rsid w:val="001A52E9"/>
    <w:rsid w:val="001A5838"/>
    <w:rsid w:val="001B010B"/>
    <w:rsid w:val="001B0425"/>
    <w:rsid w:val="001B0D03"/>
    <w:rsid w:val="001B121E"/>
    <w:rsid w:val="001B2DB9"/>
    <w:rsid w:val="001B2FF8"/>
    <w:rsid w:val="001B337F"/>
    <w:rsid w:val="001B3B03"/>
    <w:rsid w:val="001B5137"/>
    <w:rsid w:val="001B592C"/>
    <w:rsid w:val="001B5A34"/>
    <w:rsid w:val="001B5A80"/>
    <w:rsid w:val="001B5B87"/>
    <w:rsid w:val="001B706E"/>
    <w:rsid w:val="001B71F9"/>
    <w:rsid w:val="001C0B81"/>
    <w:rsid w:val="001C1991"/>
    <w:rsid w:val="001C2135"/>
    <w:rsid w:val="001C24CE"/>
    <w:rsid w:val="001C2892"/>
    <w:rsid w:val="001C28AB"/>
    <w:rsid w:val="001C2F83"/>
    <w:rsid w:val="001C42CE"/>
    <w:rsid w:val="001C4F0D"/>
    <w:rsid w:val="001C57AB"/>
    <w:rsid w:val="001C5B45"/>
    <w:rsid w:val="001C5CBB"/>
    <w:rsid w:val="001C6102"/>
    <w:rsid w:val="001C6CC5"/>
    <w:rsid w:val="001D0BFA"/>
    <w:rsid w:val="001D0EB0"/>
    <w:rsid w:val="001D1351"/>
    <w:rsid w:val="001D1447"/>
    <w:rsid w:val="001D1C8E"/>
    <w:rsid w:val="001D219D"/>
    <w:rsid w:val="001D2B7D"/>
    <w:rsid w:val="001D4BF6"/>
    <w:rsid w:val="001D4FB5"/>
    <w:rsid w:val="001D5C31"/>
    <w:rsid w:val="001D641F"/>
    <w:rsid w:val="001D6879"/>
    <w:rsid w:val="001D7016"/>
    <w:rsid w:val="001D72B5"/>
    <w:rsid w:val="001D775F"/>
    <w:rsid w:val="001D780A"/>
    <w:rsid w:val="001E2388"/>
    <w:rsid w:val="001E280B"/>
    <w:rsid w:val="001E2A9F"/>
    <w:rsid w:val="001E3124"/>
    <w:rsid w:val="001E34AF"/>
    <w:rsid w:val="001E3720"/>
    <w:rsid w:val="001E38A7"/>
    <w:rsid w:val="001E4296"/>
    <w:rsid w:val="001E42DF"/>
    <w:rsid w:val="001E475C"/>
    <w:rsid w:val="001E4B56"/>
    <w:rsid w:val="001E6DA1"/>
    <w:rsid w:val="001E7A6B"/>
    <w:rsid w:val="001F0AAC"/>
    <w:rsid w:val="001F0E27"/>
    <w:rsid w:val="001F11B7"/>
    <w:rsid w:val="001F2502"/>
    <w:rsid w:val="001F2819"/>
    <w:rsid w:val="001F416E"/>
    <w:rsid w:val="001F5537"/>
    <w:rsid w:val="001F61AF"/>
    <w:rsid w:val="001F6547"/>
    <w:rsid w:val="001F67D8"/>
    <w:rsid w:val="001F7199"/>
    <w:rsid w:val="001F770E"/>
    <w:rsid w:val="00200B48"/>
    <w:rsid w:val="00201A49"/>
    <w:rsid w:val="00202E55"/>
    <w:rsid w:val="00204286"/>
    <w:rsid w:val="002049C9"/>
    <w:rsid w:val="00205D56"/>
    <w:rsid w:val="002062EE"/>
    <w:rsid w:val="00207CFF"/>
    <w:rsid w:val="00207DBE"/>
    <w:rsid w:val="00210026"/>
    <w:rsid w:val="00210539"/>
    <w:rsid w:val="00210F9A"/>
    <w:rsid w:val="00211E61"/>
    <w:rsid w:val="00212AC2"/>
    <w:rsid w:val="00213A4F"/>
    <w:rsid w:val="00214B9E"/>
    <w:rsid w:val="00214E53"/>
    <w:rsid w:val="0021569B"/>
    <w:rsid w:val="00215B4E"/>
    <w:rsid w:val="00215BE6"/>
    <w:rsid w:val="0021685B"/>
    <w:rsid w:val="002170EA"/>
    <w:rsid w:val="00220969"/>
    <w:rsid w:val="00220BAF"/>
    <w:rsid w:val="002213EC"/>
    <w:rsid w:val="00221CF2"/>
    <w:rsid w:val="00222DBB"/>
    <w:rsid w:val="002231F5"/>
    <w:rsid w:val="002233A3"/>
    <w:rsid w:val="00223778"/>
    <w:rsid w:val="00223CC8"/>
    <w:rsid w:val="00223F46"/>
    <w:rsid w:val="00223FB0"/>
    <w:rsid w:val="002241D2"/>
    <w:rsid w:val="00224942"/>
    <w:rsid w:val="00224D77"/>
    <w:rsid w:val="00230640"/>
    <w:rsid w:val="002319EC"/>
    <w:rsid w:val="00232791"/>
    <w:rsid w:val="00232D46"/>
    <w:rsid w:val="00233402"/>
    <w:rsid w:val="002360F3"/>
    <w:rsid w:val="00236142"/>
    <w:rsid w:val="00236C89"/>
    <w:rsid w:val="00236CAF"/>
    <w:rsid w:val="00237401"/>
    <w:rsid w:val="002379E0"/>
    <w:rsid w:val="00237D93"/>
    <w:rsid w:val="002402C5"/>
    <w:rsid w:val="00240763"/>
    <w:rsid w:val="0024150A"/>
    <w:rsid w:val="0024164A"/>
    <w:rsid w:val="0024398D"/>
    <w:rsid w:val="00243B42"/>
    <w:rsid w:val="00243E5A"/>
    <w:rsid w:val="00244EA9"/>
    <w:rsid w:val="00244FB6"/>
    <w:rsid w:val="00245499"/>
    <w:rsid w:val="0024585F"/>
    <w:rsid w:val="0024598A"/>
    <w:rsid w:val="002468CD"/>
    <w:rsid w:val="002502E8"/>
    <w:rsid w:val="00250D9E"/>
    <w:rsid w:val="00251382"/>
    <w:rsid w:val="002528F7"/>
    <w:rsid w:val="00252BC2"/>
    <w:rsid w:val="00252E80"/>
    <w:rsid w:val="00253414"/>
    <w:rsid w:val="0025361E"/>
    <w:rsid w:val="00254D98"/>
    <w:rsid w:val="00254EBA"/>
    <w:rsid w:val="00255291"/>
    <w:rsid w:val="00255BDA"/>
    <w:rsid w:val="00257B00"/>
    <w:rsid w:val="00260027"/>
    <w:rsid w:val="002603F2"/>
    <w:rsid w:val="00260513"/>
    <w:rsid w:val="0026051E"/>
    <w:rsid w:val="00261DAD"/>
    <w:rsid w:val="0026259B"/>
    <w:rsid w:val="00262B56"/>
    <w:rsid w:val="002636C4"/>
    <w:rsid w:val="00263EF7"/>
    <w:rsid w:val="00264883"/>
    <w:rsid w:val="00264B32"/>
    <w:rsid w:val="00265EAA"/>
    <w:rsid w:val="0026687F"/>
    <w:rsid w:val="002669D1"/>
    <w:rsid w:val="00266BE4"/>
    <w:rsid w:val="002700C6"/>
    <w:rsid w:val="00270AEB"/>
    <w:rsid w:val="00271572"/>
    <w:rsid w:val="002715F8"/>
    <w:rsid w:val="002718FF"/>
    <w:rsid w:val="00271D15"/>
    <w:rsid w:val="00271ED8"/>
    <w:rsid w:val="0027302C"/>
    <w:rsid w:val="00273179"/>
    <w:rsid w:val="00273E4D"/>
    <w:rsid w:val="002742C5"/>
    <w:rsid w:val="00274895"/>
    <w:rsid w:val="002748B4"/>
    <w:rsid w:val="0027517B"/>
    <w:rsid w:val="0027576A"/>
    <w:rsid w:val="00275AFD"/>
    <w:rsid w:val="00275DAD"/>
    <w:rsid w:val="00275DC4"/>
    <w:rsid w:val="002769C1"/>
    <w:rsid w:val="00280F8F"/>
    <w:rsid w:val="002820F9"/>
    <w:rsid w:val="00282121"/>
    <w:rsid w:val="002821F8"/>
    <w:rsid w:val="002835AE"/>
    <w:rsid w:val="0028409C"/>
    <w:rsid w:val="00285826"/>
    <w:rsid w:val="002860CE"/>
    <w:rsid w:val="00286549"/>
    <w:rsid w:val="0028678D"/>
    <w:rsid w:val="00286B1C"/>
    <w:rsid w:val="00286FA2"/>
    <w:rsid w:val="002871E3"/>
    <w:rsid w:val="00287620"/>
    <w:rsid w:val="00287954"/>
    <w:rsid w:val="00287C31"/>
    <w:rsid w:val="00287E25"/>
    <w:rsid w:val="00290BCA"/>
    <w:rsid w:val="00291550"/>
    <w:rsid w:val="00291EF3"/>
    <w:rsid w:val="00291F9D"/>
    <w:rsid w:val="002922DC"/>
    <w:rsid w:val="00292556"/>
    <w:rsid w:val="00292749"/>
    <w:rsid w:val="00293DA7"/>
    <w:rsid w:val="0029546F"/>
    <w:rsid w:val="00296565"/>
    <w:rsid w:val="00296796"/>
    <w:rsid w:val="00296E34"/>
    <w:rsid w:val="00296FD4"/>
    <w:rsid w:val="00297F52"/>
    <w:rsid w:val="002A13AB"/>
    <w:rsid w:val="002A1D4D"/>
    <w:rsid w:val="002A2EB5"/>
    <w:rsid w:val="002A3211"/>
    <w:rsid w:val="002A5D6F"/>
    <w:rsid w:val="002A5EEF"/>
    <w:rsid w:val="002A632C"/>
    <w:rsid w:val="002A7328"/>
    <w:rsid w:val="002B0506"/>
    <w:rsid w:val="002B0793"/>
    <w:rsid w:val="002B11EC"/>
    <w:rsid w:val="002B13FC"/>
    <w:rsid w:val="002B19D8"/>
    <w:rsid w:val="002B24A7"/>
    <w:rsid w:val="002B2D21"/>
    <w:rsid w:val="002B4404"/>
    <w:rsid w:val="002B52EF"/>
    <w:rsid w:val="002B675E"/>
    <w:rsid w:val="002B67AC"/>
    <w:rsid w:val="002B7211"/>
    <w:rsid w:val="002B7C40"/>
    <w:rsid w:val="002B7E10"/>
    <w:rsid w:val="002C162E"/>
    <w:rsid w:val="002C24DE"/>
    <w:rsid w:val="002C283A"/>
    <w:rsid w:val="002C2A52"/>
    <w:rsid w:val="002C2CCE"/>
    <w:rsid w:val="002C3091"/>
    <w:rsid w:val="002C38A4"/>
    <w:rsid w:val="002C40A5"/>
    <w:rsid w:val="002C40F2"/>
    <w:rsid w:val="002C44A4"/>
    <w:rsid w:val="002C4B21"/>
    <w:rsid w:val="002C5007"/>
    <w:rsid w:val="002C561E"/>
    <w:rsid w:val="002C6CB1"/>
    <w:rsid w:val="002C71C6"/>
    <w:rsid w:val="002D1328"/>
    <w:rsid w:val="002D1AA7"/>
    <w:rsid w:val="002D1B71"/>
    <w:rsid w:val="002D1DD0"/>
    <w:rsid w:val="002D302C"/>
    <w:rsid w:val="002D56CD"/>
    <w:rsid w:val="002D6E2B"/>
    <w:rsid w:val="002D7553"/>
    <w:rsid w:val="002D7856"/>
    <w:rsid w:val="002D78AE"/>
    <w:rsid w:val="002E1228"/>
    <w:rsid w:val="002E1ACC"/>
    <w:rsid w:val="002E1BCA"/>
    <w:rsid w:val="002E3823"/>
    <w:rsid w:val="002E3DDA"/>
    <w:rsid w:val="002E4770"/>
    <w:rsid w:val="002E4E62"/>
    <w:rsid w:val="002E4FFA"/>
    <w:rsid w:val="002E5EDD"/>
    <w:rsid w:val="002E78A6"/>
    <w:rsid w:val="002F01FC"/>
    <w:rsid w:val="002F2718"/>
    <w:rsid w:val="002F2949"/>
    <w:rsid w:val="002F29D9"/>
    <w:rsid w:val="002F2DEF"/>
    <w:rsid w:val="002F33E6"/>
    <w:rsid w:val="002F34CD"/>
    <w:rsid w:val="002F362D"/>
    <w:rsid w:val="002F38A5"/>
    <w:rsid w:val="002F40C5"/>
    <w:rsid w:val="002F497D"/>
    <w:rsid w:val="002F5504"/>
    <w:rsid w:val="002F6430"/>
    <w:rsid w:val="003002C7"/>
    <w:rsid w:val="003004AB"/>
    <w:rsid w:val="003016DF"/>
    <w:rsid w:val="003021F1"/>
    <w:rsid w:val="00302B70"/>
    <w:rsid w:val="003032A1"/>
    <w:rsid w:val="00303F25"/>
    <w:rsid w:val="003047F7"/>
    <w:rsid w:val="00304861"/>
    <w:rsid w:val="003050F2"/>
    <w:rsid w:val="003051BE"/>
    <w:rsid w:val="003052DE"/>
    <w:rsid w:val="003060DB"/>
    <w:rsid w:val="00307EC2"/>
    <w:rsid w:val="00310A11"/>
    <w:rsid w:val="00310CE1"/>
    <w:rsid w:val="00311C94"/>
    <w:rsid w:val="0031282B"/>
    <w:rsid w:val="00312B32"/>
    <w:rsid w:val="00312EAF"/>
    <w:rsid w:val="00313128"/>
    <w:rsid w:val="00313EE4"/>
    <w:rsid w:val="003140E4"/>
    <w:rsid w:val="0031420D"/>
    <w:rsid w:val="00315C0A"/>
    <w:rsid w:val="003161DF"/>
    <w:rsid w:val="003165F2"/>
    <w:rsid w:val="00316DA4"/>
    <w:rsid w:val="00317D6D"/>
    <w:rsid w:val="003200FD"/>
    <w:rsid w:val="00320244"/>
    <w:rsid w:val="0032055C"/>
    <w:rsid w:val="0032179D"/>
    <w:rsid w:val="003218DF"/>
    <w:rsid w:val="00321EE9"/>
    <w:rsid w:val="00321EFF"/>
    <w:rsid w:val="00322185"/>
    <w:rsid w:val="003226E5"/>
    <w:rsid w:val="0032316F"/>
    <w:rsid w:val="003245AA"/>
    <w:rsid w:val="00324B32"/>
    <w:rsid w:val="0032597A"/>
    <w:rsid w:val="00325A0F"/>
    <w:rsid w:val="00325FB0"/>
    <w:rsid w:val="00326B4D"/>
    <w:rsid w:val="003272EC"/>
    <w:rsid w:val="00331010"/>
    <w:rsid w:val="003314F1"/>
    <w:rsid w:val="00334013"/>
    <w:rsid w:val="003345BC"/>
    <w:rsid w:val="0033488B"/>
    <w:rsid w:val="00334D9F"/>
    <w:rsid w:val="00335A55"/>
    <w:rsid w:val="003362DA"/>
    <w:rsid w:val="003367A9"/>
    <w:rsid w:val="00337712"/>
    <w:rsid w:val="00340C86"/>
    <w:rsid w:val="003413F0"/>
    <w:rsid w:val="003428DD"/>
    <w:rsid w:val="00342F11"/>
    <w:rsid w:val="0034312B"/>
    <w:rsid w:val="00344DE4"/>
    <w:rsid w:val="00345553"/>
    <w:rsid w:val="00345B50"/>
    <w:rsid w:val="00345C60"/>
    <w:rsid w:val="00345EFB"/>
    <w:rsid w:val="0034605B"/>
    <w:rsid w:val="00346253"/>
    <w:rsid w:val="00346333"/>
    <w:rsid w:val="00346BC0"/>
    <w:rsid w:val="0034706B"/>
    <w:rsid w:val="00347254"/>
    <w:rsid w:val="00347CF0"/>
    <w:rsid w:val="00350AE9"/>
    <w:rsid w:val="00351B7B"/>
    <w:rsid w:val="00352C03"/>
    <w:rsid w:val="00352F4A"/>
    <w:rsid w:val="003536BC"/>
    <w:rsid w:val="00353C4D"/>
    <w:rsid w:val="003544E5"/>
    <w:rsid w:val="003559EC"/>
    <w:rsid w:val="00355C53"/>
    <w:rsid w:val="003565BA"/>
    <w:rsid w:val="00357B3E"/>
    <w:rsid w:val="00357EDE"/>
    <w:rsid w:val="00360942"/>
    <w:rsid w:val="003609A4"/>
    <w:rsid w:val="00360BAB"/>
    <w:rsid w:val="00363724"/>
    <w:rsid w:val="0036408D"/>
    <w:rsid w:val="003641D6"/>
    <w:rsid w:val="00364798"/>
    <w:rsid w:val="00364D26"/>
    <w:rsid w:val="00364FE7"/>
    <w:rsid w:val="0036592D"/>
    <w:rsid w:val="003677A4"/>
    <w:rsid w:val="003705A4"/>
    <w:rsid w:val="0037100C"/>
    <w:rsid w:val="00371056"/>
    <w:rsid w:val="00371144"/>
    <w:rsid w:val="00371FC4"/>
    <w:rsid w:val="00372368"/>
    <w:rsid w:val="003724CF"/>
    <w:rsid w:val="00372503"/>
    <w:rsid w:val="0037259B"/>
    <w:rsid w:val="00372B3E"/>
    <w:rsid w:val="00373016"/>
    <w:rsid w:val="0037332A"/>
    <w:rsid w:val="00373B0A"/>
    <w:rsid w:val="00373EE6"/>
    <w:rsid w:val="00373F5F"/>
    <w:rsid w:val="0037416F"/>
    <w:rsid w:val="0037444D"/>
    <w:rsid w:val="00374592"/>
    <w:rsid w:val="00374B5E"/>
    <w:rsid w:val="00374DF4"/>
    <w:rsid w:val="00375123"/>
    <w:rsid w:val="00375A83"/>
    <w:rsid w:val="0037618E"/>
    <w:rsid w:val="0037695F"/>
    <w:rsid w:val="00376A70"/>
    <w:rsid w:val="00376F07"/>
    <w:rsid w:val="003773A6"/>
    <w:rsid w:val="0037783B"/>
    <w:rsid w:val="00380492"/>
    <w:rsid w:val="00381432"/>
    <w:rsid w:val="00381BE0"/>
    <w:rsid w:val="003822B3"/>
    <w:rsid w:val="003825FC"/>
    <w:rsid w:val="00382B65"/>
    <w:rsid w:val="003848C0"/>
    <w:rsid w:val="00384CA6"/>
    <w:rsid w:val="00384EEE"/>
    <w:rsid w:val="003852C3"/>
    <w:rsid w:val="00386B9F"/>
    <w:rsid w:val="00390C30"/>
    <w:rsid w:val="0039106B"/>
    <w:rsid w:val="0039194A"/>
    <w:rsid w:val="00391DBA"/>
    <w:rsid w:val="00393223"/>
    <w:rsid w:val="00393E1D"/>
    <w:rsid w:val="00394054"/>
    <w:rsid w:val="0039564A"/>
    <w:rsid w:val="00396A60"/>
    <w:rsid w:val="00396C49"/>
    <w:rsid w:val="00397A46"/>
    <w:rsid w:val="003A1685"/>
    <w:rsid w:val="003A19E4"/>
    <w:rsid w:val="003A2E0F"/>
    <w:rsid w:val="003A36D5"/>
    <w:rsid w:val="003A3EA0"/>
    <w:rsid w:val="003A4767"/>
    <w:rsid w:val="003A4BEF"/>
    <w:rsid w:val="003A4EC3"/>
    <w:rsid w:val="003A6429"/>
    <w:rsid w:val="003A683D"/>
    <w:rsid w:val="003B02C0"/>
    <w:rsid w:val="003B111E"/>
    <w:rsid w:val="003B155C"/>
    <w:rsid w:val="003B15C6"/>
    <w:rsid w:val="003B34CC"/>
    <w:rsid w:val="003B397A"/>
    <w:rsid w:val="003B3B79"/>
    <w:rsid w:val="003B3F42"/>
    <w:rsid w:val="003B4DA7"/>
    <w:rsid w:val="003B5079"/>
    <w:rsid w:val="003B68B8"/>
    <w:rsid w:val="003B6A42"/>
    <w:rsid w:val="003B7197"/>
    <w:rsid w:val="003C040D"/>
    <w:rsid w:val="003C29B6"/>
    <w:rsid w:val="003C2DB5"/>
    <w:rsid w:val="003C363F"/>
    <w:rsid w:val="003C4834"/>
    <w:rsid w:val="003C55E6"/>
    <w:rsid w:val="003C5C2E"/>
    <w:rsid w:val="003C5C76"/>
    <w:rsid w:val="003C5DAA"/>
    <w:rsid w:val="003D00AF"/>
    <w:rsid w:val="003D1B7B"/>
    <w:rsid w:val="003D26FD"/>
    <w:rsid w:val="003D2EAE"/>
    <w:rsid w:val="003D3507"/>
    <w:rsid w:val="003D3A69"/>
    <w:rsid w:val="003D4543"/>
    <w:rsid w:val="003D5D47"/>
    <w:rsid w:val="003D66AD"/>
    <w:rsid w:val="003D6E22"/>
    <w:rsid w:val="003D6FD0"/>
    <w:rsid w:val="003D7D1C"/>
    <w:rsid w:val="003E12A9"/>
    <w:rsid w:val="003E3058"/>
    <w:rsid w:val="003E30CF"/>
    <w:rsid w:val="003E3F48"/>
    <w:rsid w:val="003E43B6"/>
    <w:rsid w:val="003E4987"/>
    <w:rsid w:val="003E5328"/>
    <w:rsid w:val="003E5791"/>
    <w:rsid w:val="003E5E08"/>
    <w:rsid w:val="003E60F0"/>
    <w:rsid w:val="003E61A3"/>
    <w:rsid w:val="003E6CE2"/>
    <w:rsid w:val="003E7439"/>
    <w:rsid w:val="003E7944"/>
    <w:rsid w:val="003F0507"/>
    <w:rsid w:val="003F0E8A"/>
    <w:rsid w:val="003F1232"/>
    <w:rsid w:val="003F1ACA"/>
    <w:rsid w:val="003F3653"/>
    <w:rsid w:val="003F4072"/>
    <w:rsid w:val="003F49BE"/>
    <w:rsid w:val="003F4BD9"/>
    <w:rsid w:val="003F5BBC"/>
    <w:rsid w:val="003F62A3"/>
    <w:rsid w:val="003F6AE2"/>
    <w:rsid w:val="003F72CF"/>
    <w:rsid w:val="003F75BB"/>
    <w:rsid w:val="003F7AE5"/>
    <w:rsid w:val="003F7F0B"/>
    <w:rsid w:val="004003E0"/>
    <w:rsid w:val="00401F9A"/>
    <w:rsid w:val="00402511"/>
    <w:rsid w:val="00403300"/>
    <w:rsid w:val="004040C2"/>
    <w:rsid w:val="004041D1"/>
    <w:rsid w:val="00404BF8"/>
    <w:rsid w:val="00405F59"/>
    <w:rsid w:val="00410128"/>
    <w:rsid w:val="004106C8"/>
    <w:rsid w:val="00410BA2"/>
    <w:rsid w:val="00410BC0"/>
    <w:rsid w:val="004111C4"/>
    <w:rsid w:val="00412AB4"/>
    <w:rsid w:val="00413214"/>
    <w:rsid w:val="00414F0A"/>
    <w:rsid w:val="004150C8"/>
    <w:rsid w:val="00416DB2"/>
    <w:rsid w:val="00417382"/>
    <w:rsid w:val="004173F8"/>
    <w:rsid w:val="004174AD"/>
    <w:rsid w:val="00417792"/>
    <w:rsid w:val="00417DF2"/>
    <w:rsid w:val="004207C2"/>
    <w:rsid w:val="00421537"/>
    <w:rsid w:val="00421EC7"/>
    <w:rsid w:val="00422BCC"/>
    <w:rsid w:val="00424F1A"/>
    <w:rsid w:val="004252F8"/>
    <w:rsid w:val="00426724"/>
    <w:rsid w:val="00426CF0"/>
    <w:rsid w:val="00426EA0"/>
    <w:rsid w:val="00427593"/>
    <w:rsid w:val="00427596"/>
    <w:rsid w:val="00427D28"/>
    <w:rsid w:val="00430D6B"/>
    <w:rsid w:val="0043194C"/>
    <w:rsid w:val="00432967"/>
    <w:rsid w:val="00432B27"/>
    <w:rsid w:val="00433BBF"/>
    <w:rsid w:val="00434D12"/>
    <w:rsid w:val="004364D1"/>
    <w:rsid w:val="00436A40"/>
    <w:rsid w:val="00436CC5"/>
    <w:rsid w:val="0043729B"/>
    <w:rsid w:val="00437C5E"/>
    <w:rsid w:val="00440745"/>
    <w:rsid w:val="00440892"/>
    <w:rsid w:val="004410FB"/>
    <w:rsid w:val="00441E75"/>
    <w:rsid w:val="0044382C"/>
    <w:rsid w:val="00445481"/>
    <w:rsid w:val="00447A6E"/>
    <w:rsid w:val="00450914"/>
    <w:rsid w:val="00450D63"/>
    <w:rsid w:val="00450F59"/>
    <w:rsid w:val="00452E76"/>
    <w:rsid w:val="004534E4"/>
    <w:rsid w:val="00454136"/>
    <w:rsid w:val="00454463"/>
    <w:rsid w:val="00455A46"/>
    <w:rsid w:val="0045649A"/>
    <w:rsid w:val="00456F41"/>
    <w:rsid w:val="00457A59"/>
    <w:rsid w:val="00457D56"/>
    <w:rsid w:val="004624F9"/>
    <w:rsid w:val="0046316F"/>
    <w:rsid w:val="00463679"/>
    <w:rsid w:val="004637C3"/>
    <w:rsid w:val="00465646"/>
    <w:rsid w:val="004664ED"/>
    <w:rsid w:val="00467257"/>
    <w:rsid w:val="004678C0"/>
    <w:rsid w:val="00471C6E"/>
    <w:rsid w:val="00471D06"/>
    <w:rsid w:val="00472113"/>
    <w:rsid w:val="004729FC"/>
    <w:rsid w:val="00473EAF"/>
    <w:rsid w:val="0047597E"/>
    <w:rsid w:val="00477757"/>
    <w:rsid w:val="004778C5"/>
    <w:rsid w:val="0048140A"/>
    <w:rsid w:val="00481BE5"/>
    <w:rsid w:val="0048349B"/>
    <w:rsid w:val="00483EC5"/>
    <w:rsid w:val="00484C4F"/>
    <w:rsid w:val="004852F3"/>
    <w:rsid w:val="00485445"/>
    <w:rsid w:val="00486422"/>
    <w:rsid w:val="00486431"/>
    <w:rsid w:val="00486B34"/>
    <w:rsid w:val="00490D0C"/>
    <w:rsid w:val="00491488"/>
    <w:rsid w:val="004918FC"/>
    <w:rsid w:val="00491F2D"/>
    <w:rsid w:val="00492538"/>
    <w:rsid w:val="004926B8"/>
    <w:rsid w:val="004932B5"/>
    <w:rsid w:val="0049377D"/>
    <w:rsid w:val="00493A0E"/>
    <w:rsid w:val="0049543B"/>
    <w:rsid w:val="00495604"/>
    <w:rsid w:val="004958A9"/>
    <w:rsid w:val="00495DC7"/>
    <w:rsid w:val="00496512"/>
    <w:rsid w:val="00496B9A"/>
    <w:rsid w:val="004979C6"/>
    <w:rsid w:val="00497AEE"/>
    <w:rsid w:val="004A01FF"/>
    <w:rsid w:val="004A037E"/>
    <w:rsid w:val="004A137B"/>
    <w:rsid w:val="004A166A"/>
    <w:rsid w:val="004A1A6D"/>
    <w:rsid w:val="004A2081"/>
    <w:rsid w:val="004A282C"/>
    <w:rsid w:val="004A4313"/>
    <w:rsid w:val="004A4693"/>
    <w:rsid w:val="004A4E8F"/>
    <w:rsid w:val="004A59E5"/>
    <w:rsid w:val="004A7247"/>
    <w:rsid w:val="004A7B15"/>
    <w:rsid w:val="004B02BB"/>
    <w:rsid w:val="004B1C6C"/>
    <w:rsid w:val="004B401B"/>
    <w:rsid w:val="004B4BAA"/>
    <w:rsid w:val="004B58F4"/>
    <w:rsid w:val="004C0234"/>
    <w:rsid w:val="004C08C8"/>
    <w:rsid w:val="004C1BB6"/>
    <w:rsid w:val="004C2ED6"/>
    <w:rsid w:val="004C355D"/>
    <w:rsid w:val="004C424D"/>
    <w:rsid w:val="004C43F7"/>
    <w:rsid w:val="004C5126"/>
    <w:rsid w:val="004C65D5"/>
    <w:rsid w:val="004C6B31"/>
    <w:rsid w:val="004C74AA"/>
    <w:rsid w:val="004C79CF"/>
    <w:rsid w:val="004C7AA9"/>
    <w:rsid w:val="004D2EE0"/>
    <w:rsid w:val="004D3E71"/>
    <w:rsid w:val="004D5928"/>
    <w:rsid w:val="004D73F8"/>
    <w:rsid w:val="004D7465"/>
    <w:rsid w:val="004D7A63"/>
    <w:rsid w:val="004E032D"/>
    <w:rsid w:val="004E07CD"/>
    <w:rsid w:val="004E0D3C"/>
    <w:rsid w:val="004E2883"/>
    <w:rsid w:val="004E2C25"/>
    <w:rsid w:val="004E49A4"/>
    <w:rsid w:val="004E51E1"/>
    <w:rsid w:val="004E5244"/>
    <w:rsid w:val="004E53F0"/>
    <w:rsid w:val="004E5A9F"/>
    <w:rsid w:val="004E6462"/>
    <w:rsid w:val="004E6CF8"/>
    <w:rsid w:val="004E7B88"/>
    <w:rsid w:val="004F03CA"/>
    <w:rsid w:val="004F0AD1"/>
    <w:rsid w:val="004F1067"/>
    <w:rsid w:val="004F262C"/>
    <w:rsid w:val="004F2A29"/>
    <w:rsid w:val="004F2DA9"/>
    <w:rsid w:val="004F3449"/>
    <w:rsid w:val="004F36CA"/>
    <w:rsid w:val="004F372A"/>
    <w:rsid w:val="004F4ACD"/>
    <w:rsid w:val="004F4BDE"/>
    <w:rsid w:val="004F4F2C"/>
    <w:rsid w:val="004F5621"/>
    <w:rsid w:val="004F6217"/>
    <w:rsid w:val="004F64B8"/>
    <w:rsid w:val="004F6A8C"/>
    <w:rsid w:val="00500784"/>
    <w:rsid w:val="00500C58"/>
    <w:rsid w:val="00502023"/>
    <w:rsid w:val="00502035"/>
    <w:rsid w:val="005036AE"/>
    <w:rsid w:val="00503A65"/>
    <w:rsid w:val="00503D0D"/>
    <w:rsid w:val="00503F44"/>
    <w:rsid w:val="00504630"/>
    <w:rsid w:val="00504CF1"/>
    <w:rsid w:val="0050511C"/>
    <w:rsid w:val="00505683"/>
    <w:rsid w:val="00506631"/>
    <w:rsid w:val="00506663"/>
    <w:rsid w:val="00506DA0"/>
    <w:rsid w:val="00507C9D"/>
    <w:rsid w:val="00507E6C"/>
    <w:rsid w:val="00511328"/>
    <w:rsid w:val="00513002"/>
    <w:rsid w:val="00513DF5"/>
    <w:rsid w:val="00513ED0"/>
    <w:rsid w:val="0051418E"/>
    <w:rsid w:val="005153A0"/>
    <w:rsid w:val="00515694"/>
    <w:rsid w:val="00516707"/>
    <w:rsid w:val="00516E3E"/>
    <w:rsid w:val="00517436"/>
    <w:rsid w:val="0051779D"/>
    <w:rsid w:val="00517BF0"/>
    <w:rsid w:val="0052127E"/>
    <w:rsid w:val="00521397"/>
    <w:rsid w:val="005223F5"/>
    <w:rsid w:val="00522D09"/>
    <w:rsid w:val="00523281"/>
    <w:rsid w:val="00523983"/>
    <w:rsid w:val="00525AB5"/>
    <w:rsid w:val="00526C8E"/>
    <w:rsid w:val="00526F27"/>
    <w:rsid w:val="00527CB7"/>
    <w:rsid w:val="005305CD"/>
    <w:rsid w:val="005308D0"/>
    <w:rsid w:val="005314BC"/>
    <w:rsid w:val="00532266"/>
    <w:rsid w:val="00532388"/>
    <w:rsid w:val="00532A46"/>
    <w:rsid w:val="00532AB1"/>
    <w:rsid w:val="00532AF8"/>
    <w:rsid w:val="00532B3E"/>
    <w:rsid w:val="00533239"/>
    <w:rsid w:val="00534070"/>
    <w:rsid w:val="005347B0"/>
    <w:rsid w:val="005357FD"/>
    <w:rsid w:val="005359DB"/>
    <w:rsid w:val="00535F7D"/>
    <w:rsid w:val="00536A31"/>
    <w:rsid w:val="00536AF6"/>
    <w:rsid w:val="00540688"/>
    <w:rsid w:val="00540C29"/>
    <w:rsid w:val="00541170"/>
    <w:rsid w:val="0054282B"/>
    <w:rsid w:val="0054298B"/>
    <w:rsid w:val="00542B4A"/>
    <w:rsid w:val="005434C4"/>
    <w:rsid w:val="00543E79"/>
    <w:rsid w:val="00543F46"/>
    <w:rsid w:val="005449E8"/>
    <w:rsid w:val="0054580E"/>
    <w:rsid w:val="00545CED"/>
    <w:rsid w:val="00546332"/>
    <w:rsid w:val="00546A14"/>
    <w:rsid w:val="00546D76"/>
    <w:rsid w:val="00547750"/>
    <w:rsid w:val="005477DD"/>
    <w:rsid w:val="00550F30"/>
    <w:rsid w:val="005512F8"/>
    <w:rsid w:val="005521F9"/>
    <w:rsid w:val="0055410B"/>
    <w:rsid w:val="00554FA5"/>
    <w:rsid w:val="00555E47"/>
    <w:rsid w:val="0055661A"/>
    <w:rsid w:val="00556722"/>
    <w:rsid w:val="00556E33"/>
    <w:rsid w:val="00557C02"/>
    <w:rsid w:val="00557F56"/>
    <w:rsid w:val="00560D47"/>
    <w:rsid w:val="00561072"/>
    <w:rsid w:val="00561935"/>
    <w:rsid w:val="0056198D"/>
    <w:rsid w:val="00561A8F"/>
    <w:rsid w:val="005623D8"/>
    <w:rsid w:val="0056253D"/>
    <w:rsid w:val="00562EB6"/>
    <w:rsid w:val="00562FBE"/>
    <w:rsid w:val="00564C02"/>
    <w:rsid w:val="00565C4B"/>
    <w:rsid w:val="00565D51"/>
    <w:rsid w:val="005660C1"/>
    <w:rsid w:val="00566939"/>
    <w:rsid w:val="00566F2A"/>
    <w:rsid w:val="0056714B"/>
    <w:rsid w:val="00570064"/>
    <w:rsid w:val="00570106"/>
    <w:rsid w:val="005713B9"/>
    <w:rsid w:val="00572995"/>
    <w:rsid w:val="00573B39"/>
    <w:rsid w:val="005740D1"/>
    <w:rsid w:val="005746E2"/>
    <w:rsid w:val="005750A7"/>
    <w:rsid w:val="005754DB"/>
    <w:rsid w:val="00575610"/>
    <w:rsid w:val="00576291"/>
    <w:rsid w:val="0058045B"/>
    <w:rsid w:val="005808DC"/>
    <w:rsid w:val="00580AD9"/>
    <w:rsid w:val="00580B6C"/>
    <w:rsid w:val="005817F5"/>
    <w:rsid w:val="00581929"/>
    <w:rsid w:val="00582232"/>
    <w:rsid w:val="00586933"/>
    <w:rsid w:val="00586AB9"/>
    <w:rsid w:val="0058709C"/>
    <w:rsid w:val="00587626"/>
    <w:rsid w:val="00587E5F"/>
    <w:rsid w:val="005900B9"/>
    <w:rsid w:val="00590710"/>
    <w:rsid w:val="00590A5C"/>
    <w:rsid w:val="00590EE0"/>
    <w:rsid w:val="00591242"/>
    <w:rsid w:val="00592CF1"/>
    <w:rsid w:val="005938E5"/>
    <w:rsid w:val="00593E3E"/>
    <w:rsid w:val="005948AF"/>
    <w:rsid w:val="005957A5"/>
    <w:rsid w:val="00596015"/>
    <w:rsid w:val="00596189"/>
    <w:rsid w:val="005973DC"/>
    <w:rsid w:val="005A0128"/>
    <w:rsid w:val="005A0434"/>
    <w:rsid w:val="005A0FFD"/>
    <w:rsid w:val="005A1652"/>
    <w:rsid w:val="005A20CC"/>
    <w:rsid w:val="005A2D38"/>
    <w:rsid w:val="005A4531"/>
    <w:rsid w:val="005A510C"/>
    <w:rsid w:val="005A5C10"/>
    <w:rsid w:val="005A7050"/>
    <w:rsid w:val="005A7CEF"/>
    <w:rsid w:val="005B02F8"/>
    <w:rsid w:val="005B1844"/>
    <w:rsid w:val="005B1894"/>
    <w:rsid w:val="005B1BF1"/>
    <w:rsid w:val="005B1D38"/>
    <w:rsid w:val="005B1D4A"/>
    <w:rsid w:val="005B2A60"/>
    <w:rsid w:val="005B2C04"/>
    <w:rsid w:val="005B2E18"/>
    <w:rsid w:val="005B3BD4"/>
    <w:rsid w:val="005B476A"/>
    <w:rsid w:val="005B6386"/>
    <w:rsid w:val="005B6936"/>
    <w:rsid w:val="005B695D"/>
    <w:rsid w:val="005B75E2"/>
    <w:rsid w:val="005C0035"/>
    <w:rsid w:val="005C0B6C"/>
    <w:rsid w:val="005C14C0"/>
    <w:rsid w:val="005C2098"/>
    <w:rsid w:val="005C27E6"/>
    <w:rsid w:val="005C29B1"/>
    <w:rsid w:val="005C2A9E"/>
    <w:rsid w:val="005C380F"/>
    <w:rsid w:val="005C49F3"/>
    <w:rsid w:val="005C634F"/>
    <w:rsid w:val="005C67E9"/>
    <w:rsid w:val="005C688A"/>
    <w:rsid w:val="005C78AF"/>
    <w:rsid w:val="005D00F6"/>
    <w:rsid w:val="005D0CCA"/>
    <w:rsid w:val="005D13E2"/>
    <w:rsid w:val="005D16C4"/>
    <w:rsid w:val="005D1782"/>
    <w:rsid w:val="005D363A"/>
    <w:rsid w:val="005D3707"/>
    <w:rsid w:val="005D3FDB"/>
    <w:rsid w:val="005D7BFA"/>
    <w:rsid w:val="005E06C7"/>
    <w:rsid w:val="005E109D"/>
    <w:rsid w:val="005E13FF"/>
    <w:rsid w:val="005E1D8F"/>
    <w:rsid w:val="005E25AF"/>
    <w:rsid w:val="005E2D1C"/>
    <w:rsid w:val="005E40E7"/>
    <w:rsid w:val="005E491A"/>
    <w:rsid w:val="005E54F6"/>
    <w:rsid w:val="005E6A4F"/>
    <w:rsid w:val="005E76E1"/>
    <w:rsid w:val="005E79FA"/>
    <w:rsid w:val="005F09EB"/>
    <w:rsid w:val="005F100F"/>
    <w:rsid w:val="005F1A03"/>
    <w:rsid w:val="005F2105"/>
    <w:rsid w:val="005F2951"/>
    <w:rsid w:val="005F2AC4"/>
    <w:rsid w:val="005F2BFC"/>
    <w:rsid w:val="005F2C58"/>
    <w:rsid w:val="005F2F3D"/>
    <w:rsid w:val="005F33F6"/>
    <w:rsid w:val="005F44F3"/>
    <w:rsid w:val="005F5393"/>
    <w:rsid w:val="005F6D62"/>
    <w:rsid w:val="005F6DF8"/>
    <w:rsid w:val="005F6EDD"/>
    <w:rsid w:val="005F76BD"/>
    <w:rsid w:val="005F7776"/>
    <w:rsid w:val="005F778D"/>
    <w:rsid w:val="005F7CB3"/>
    <w:rsid w:val="00600C54"/>
    <w:rsid w:val="00601C5F"/>
    <w:rsid w:val="00602322"/>
    <w:rsid w:val="00602E34"/>
    <w:rsid w:val="006047ED"/>
    <w:rsid w:val="00604DFC"/>
    <w:rsid w:val="00604F8B"/>
    <w:rsid w:val="006118E4"/>
    <w:rsid w:val="00612239"/>
    <w:rsid w:val="00613EDA"/>
    <w:rsid w:val="00615315"/>
    <w:rsid w:val="0061542B"/>
    <w:rsid w:val="00616021"/>
    <w:rsid w:val="00616303"/>
    <w:rsid w:val="00617649"/>
    <w:rsid w:val="00617A68"/>
    <w:rsid w:val="0062140F"/>
    <w:rsid w:val="0062148A"/>
    <w:rsid w:val="00621500"/>
    <w:rsid w:val="0062296B"/>
    <w:rsid w:val="00622BD2"/>
    <w:rsid w:val="00623422"/>
    <w:rsid w:val="0062379F"/>
    <w:rsid w:val="006240F2"/>
    <w:rsid w:val="00624F02"/>
    <w:rsid w:val="006251D7"/>
    <w:rsid w:val="0062641C"/>
    <w:rsid w:val="00626656"/>
    <w:rsid w:val="0062692D"/>
    <w:rsid w:val="00626D18"/>
    <w:rsid w:val="00626ED4"/>
    <w:rsid w:val="006274DA"/>
    <w:rsid w:val="00627567"/>
    <w:rsid w:val="0062787F"/>
    <w:rsid w:val="00627D2E"/>
    <w:rsid w:val="0063001B"/>
    <w:rsid w:val="00631A83"/>
    <w:rsid w:val="0063207F"/>
    <w:rsid w:val="00632250"/>
    <w:rsid w:val="006324A3"/>
    <w:rsid w:val="0063422D"/>
    <w:rsid w:val="00634CAD"/>
    <w:rsid w:val="00635290"/>
    <w:rsid w:val="00635503"/>
    <w:rsid w:val="006361D7"/>
    <w:rsid w:val="00637A15"/>
    <w:rsid w:val="006403EF"/>
    <w:rsid w:val="00641245"/>
    <w:rsid w:val="0064171F"/>
    <w:rsid w:val="00641B16"/>
    <w:rsid w:val="00641B7C"/>
    <w:rsid w:val="00641CD5"/>
    <w:rsid w:val="00642893"/>
    <w:rsid w:val="00642AB3"/>
    <w:rsid w:val="00642D50"/>
    <w:rsid w:val="00643905"/>
    <w:rsid w:val="00643A28"/>
    <w:rsid w:val="00644215"/>
    <w:rsid w:val="00644A74"/>
    <w:rsid w:val="00645B60"/>
    <w:rsid w:val="00646B12"/>
    <w:rsid w:val="00646BEF"/>
    <w:rsid w:val="00647854"/>
    <w:rsid w:val="006502E0"/>
    <w:rsid w:val="00650577"/>
    <w:rsid w:val="0065101F"/>
    <w:rsid w:val="00651347"/>
    <w:rsid w:val="00651453"/>
    <w:rsid w:val="00651919"/>
    <w:rsid w:val="00651F5D"/>
    <w:rsid w:val="00652706"/>
    <w:rsid w:val="00652724"/>
    <w:rsid w:val="00652B91"/>
    <w:rsid w:val="00652CA1"/>
    <w:rsid w:val="0065385C"/>
    <w:rsid w:val="00653DF2"/>
    <w:rsid w:val="006546A4"/>
    <w:rsid w:val="0065524F"/>
    <w:rsid w:val="0065603E"/>
    <w:rsid w:val="0065700F"/>
    <w:rsid w:val="0065746E"/>
    <w:rsid w:val="00657F35"/>
    <w:rsid w:val="00660E01"/>
    <w:rsid w:val="006617C0"/>
    <w:rsid w:val="00661EFD"/>
    <w:rsid w:val="00662130"/>
    <w:rsid w:val="006622AD"/>
    <w:rsid w:val="0066252B"/>
    <w:rsid w:val="00662BAF"/>
    <w:rsid w:val="00662C22"/>
    <w:rsid w:val="0066302A"/>
    <w:rsid w:val="00664117"/>
    <w:rsid w:val="006647CC"/>
    <w:rsid w:val="00666CAA"/>
    <w:rsid w:val="00667764"/>
    <w:rsid w:val="006700F8"/>
    <w:rsid w:val="006701C3"/>
    <w:rsid w:val="0067166C"/>
    <w:rsid w:val="00671A2B"/>
    <w:rsid w:val="006723A0"/>
    <w:rsid w:val="0067333D"/>
    <w:rsid w:val="00673394"/>
    <w:rsid w:val="006743BA"/>
    <w:rsid w:val="00675947"/>
    <w:rsid w:val="00675F0B"/>
    <w:rsid w:val="00675F2D"/>
    <w:rsid w:val="006768B3"/>
    <w:rsid w:val="00676D15"/>
    <w:rsid w:val="00677EEC"/>
    <w:rsid w:val="006810EF"/>
    <w:rsid w:val="006815F6"/>
    <w:rsid w:val="0068197C"/>
    <w:rsid w:val="00681FC0"/>
    <w:rsid w:val="006826A9"/>
    <w:rsid w:val="00682E60"/>
    <w:rsid w:val="006833DA"/>
    <w:rsid w:val="006847B9"/>
    <w:rsid w:val="0068483D"/>
    <w:rsid w:val="006862CE"/>
    <w:rsid w:val="006867BD"/>
    <w:rsid w:val="006909F8"/>
    <w:rsid w:val="00690A72"/>
    <w:rsid w:val="006912E6"/>
    <w:rsid w:val="0069184A"/>
    <w:rsid w:val="00692C67"/>
    <w:rsid w:val="00692D56"/>
    <w:rsid w:val="00696288"/>
    <w:rsid w:val="00696B2E"/>
    <w:rsid w:val="00696BBD"/>
    <w:rsid w:val="00697168"/>
    <w:rsid w:val="006A0596"/>
    <w:rsid w:val="006A1F50"/>
    <w:rsid w:val="006A25D5"/>
    <w:rsid w:val="006A29D9"/>
    <w:rsid w:val="006A3D57"/>
    <w:rsid w:val="006A4DDA"/>
    <w:rsid w:val="006A518F"/>
    <w:rsid w:val="006A5469"/>
    <w:rsid w:val="006A555D"/>
    <w:rsid w:val="006A7853"/>
    <w:rsid w:val="006B012F"/>
    <w:rsid w:val="006B0CC9"/>
    <w:rsid w:val="006B0D30"/>
    <w:rsid w:val="006B1638"/>
    <w:rsid w:val="006B18D1"/>
    <w:rsid w:val="006B2978"/>
    <w:rsid w:val="006B2D9F"/>
    <w:rsid w:val="006B36EF"/>
    <w:rsid w:val="006B4492"/>
    <w:rsid w:val="006B5081"/>
    <w:rsid w:val="006C0068"/>
    <w:rsid w:val="006C3AA0"/>
    <w:rsid w:val="006C3B81"/>
    <w:rsid w:val="006C538D"/>
    <w:rsid w:val="006C56EE"/>
    <w:rsid w:val="006C5943"/>
    <w:rsid w:val="006C758B"/>
    <w:rsid w:val="006C7BB3"/>
    <w:rsid w:val="006D00A4"/>
    <w:rsid w:val="006D10C9"/>
    <w:rsid w:val="006D22D0"/>
    <w:rsid w:val="006D312A"/>
    <w:rsid w:val="006D398D"/>
    <w:rsid w:val="006D3D4B"/>
    <w:rsid w:val="006D4229"/>
    <w:rsid w:val="006D480E"/>
    <w:rsid w:val="006D547E"/>
    <w:rsid w:val="006D5A23"/>
    <w:rsid w:val="006D604C"/>
    <w:rsid w:val="006D62BB"/>
    <w:rsid w:val="006D6698"/>
    <w:rsid w:val="006D6B25"/>
    <w:rsid w:val="006D700F"/>
    <w:rsid w:val="006D7048"/>
    <w:rsid w:val="006D711D"/>
    <w:rsid w:val="006D7503"/>
    <w:rsid w:val="006D75D3"/>
    <w:rsid w:val="006E027F"/>
    <w:rsid w:val="006E07B4"/>
    <w:rsid w:val="006E0C20"/>
    <w:rsid w:val="006E0FB1"/>
    <w:rsid w:val="006E11C1"/>
    <w:rsid w:val="006E38E1"/>
    <w:rsid w:val="006E3BBB"/>
    <w:rsid w:val="006E44FA"/>
    <w:rsid w:val="006E49AF"/>
    <w:rsid w:val="006E4CEA"/>
    <w:rsid w:val="006E51B4"/>
    <w:rsid w:val="006E5514"/>
    <w:rsid w:val="006E5E86"/>
    <w:rsid w:val="006E61B0"/>
    <w:rsid w:val="006E6F25"/>
    <w:rsid w:val="006F02C6"/>
    <w:rsid w:val="006F0428"/>
    <w:rsid w:val="006F0BCB"/>
    <w:rsid w:val="006F1EC5"/>
    <w:rsid w:val="006F2834"/>
    <w:rsid w:val="006F2F13"/>
    <w:rsid w:val="006F317B"/>
    <w:rsid w:val="006F37C8"/>
    <w:rsid w:val="006F4D92"/>
    <w:rsid w:val="006F554C"/>
    <w:rsid w:val="006F58E4"/>
    <w:rsid w:val="006F5950"/>
    <w:rsid w:val="006F7049"/>
    <w:rsid w:val="006F7B73"/>
    <w:rsid w:val="007013B4"/>
    <w:rsid w:val="00701B73"/>
    <w:rsid w:val="00702551"/>
    <w:rsid w:val="0070459D"/>
    <w:rsid w:val="00705A21"/>
    <w:rsid w:val="007079EC"/>
    <w:rsid w:val="00707B16"/>
    <w:rsid w:val="0071101F"/>
    <w:rsid w:val="007111D9"/>
    <w:rsid w:val="007119DB"/>
    <w:rsid w:val="00711FDA"/>
    <w:rsid w:val="00712300"/>
    <w:rsid w:val="0071266A"/>
    <w:rsid w:val="00712835"/>
    <w:rsid w:val="00712A7E"/>
    <w:rsid w:val="00712BC7"/>
    <w:rsid w:val="00712D08"/>
    <w:rsid w:val="00712ED2"/>
    <w:rsid w:val="0071390E"/>
    <w:rsid w:val="00713CD9"/>
    <w:rsid w:val="007149AB"/>
    <w:rsid w:val="007152B1"/>
    <w:rsid w:val="00717160"/>
    <w:rsid w:val="0071774A"/>
    <w:rsid w:val="0071785F"/>
    <w:rsid w:val="007210A5"/>
    <w:rsid w:val="007239D8"/>
    <w:rsid w:val="00723C52"/>
    <w:rsid w:val="00723D20"/>
    <w:rsid w:val="0072670F"/>
    <w:rsid w:val="00726A07"/>
    <w:rsid w:val="00727A4B"/>
    <w:rsid w:val="00730777"/>
    <w:rsid w:val="007309A6"/>
    <w:rsid w:val="00730D8E"/>
    <w:rsid w:val="007314BA"/>
    <w:rsid w:val="00731D2C"/>
    <w:rsid w:val="00732A2B"/>
    <w:rsid w:val="007336BD"/>
    <w:rsid w:val="0073470D"/>
    <w:rsid w:val="00734877"/>
    <w:rsid w:val="00735511"/>
    <w:rsid w:val="00735BCD"/>
    <w:rsid w:val="00736C89"/>
    <w:rsid w:val="00737E53"/>
    <w:rsid w:val="007400D7"/>
    <w:rsid w:val="00740767"/>
    <w:rsid w:val="007411F8"/>
    <w:rsid w:val="00741226"/>
    <w:rsid w:val="0074159D"/>
    <w:rsid w:val="0074196A"/>
    <w:rsid w:val="00742D0D"/>
    <w:rsid w:val="007432FB"/>
    <w:rsid w:val="00743A25"/>
    <w:rsid w:val="00743A54"/>
    <w:rsid w:val="00743EBF"/>
    <w:rsid w:val="00744A94"/>
    <w:rsid w:val="007451B2"/>
    <w:rsid w:val="00745B1D"/>
    <w:rsid w:val="0075029B"/>
    <w:rsid w:val="00750312"/>
    <w:rsid w:val="007503B2"/>
    <w:rsid w:val="00750D31"/>
    <w:rsid w:val="00752828"/>
    <w:rsid w:val="0075345A"/>
    <w:rsid w:val="007540C9"/>
    <w:rsid w:val="0075453E"/>
    <w:rsid w:val="007553BD"/>
    <w:rsid w:val="00755520"/>
    <w:rsid w:val="00756E23"/>
    <w:rsid w:val="00757777"/>
    <w:rsid w:val="00757A1C"/>
    <w:rsid w:val="007601A6"/>
    <w:rsid w:val="00761165"/>
    <w:rsid w:val="0076168C"/>
    <w:rsid w:val="007616F2"/>
    <w:rsid w:val="00762218"/>
    <w:rsid w:val="007626C3"/>
    <w:rsid w:val="007629C3"/>
    <w:rsid w:val="00763BA7"/>
    <w:rsid w:val="007644D3"/>
    <w:rsid w:val="00764B94"/>
    <w:rsid w:val="0076581B"/>
    <w:rsid w:val="00765CAF"/>
    <w:rsid w:val="00766439"/>
    <w:rsid w:val="0076696C"/>
    <w:rsid w:val="00766A8A"/>
    <w:rsid w:val="0076730C"/>
    <w:rsid w:val="00771032"/>
    <w:rsid w:val="0077230F"/>
    <w:rsid w:val="00773A06"/>
    <w:rsid w:val="0077486A"/>
    <w:rsid w:val="00775052"/>
    <w:rsid w:val="00775619"/>
    <w:rsid w:val="00775B0E"/>
    <w:rsid w:val="00775C72"/>
    <w:rsid w:val="00775D05"/>
    <w:rsid w:val="00775D28"/>
    <w:rsid w:val="0077604A"/>
    <w:rsid w:val="007762A9"/>
    <w:rsid w:val="00776AE9"/>
    <w:rsid w:val="0077734E"/>
    <w:rsid w:val="007773AE"/>
    <w:rsid w:val="00777A8C"/>
    <w:rsid w:val="00780D9D"/>
    <w:rsid w:val="00781ACE"/>
    <w:rsid w:val="00783234"/>
    <w:rsid w:val="00783F3F"/>
    <w:rsid w:val="007846E5"/>
    <w:rsid w:val="00784903"/>
    <w:rsid w:val="00785184"/>
    <w:rsid w:val="00785C7B"/>
    <w:rsid w:val="007868D3"/>
    <w:rsid w:val="007871FE"/>
    <w:rsid w:val="00790127"/>
    <w:rsid w:val="00790E62"/>
    <w:rsid w:val="00791CD0"/>
    <w:rsid w:val="007926B1"/>
    <w:rsid w:val="00794874"/>
    <w:rsid w:val="007953CC"/>
    <w:rsid w:val="007956A6"/>
    <w:rsid w:val="00795F70"/>
    <w:rsid w:val="00796339"/>
    <w:rsid w:val="00796E65"/>
    <w:rsid w:val="007974F7"/>
    <w:rsid w:val="0079750C"/>
    <w:rsid w:val="00797C8C"/>
    <w:rsid w:val="00797E9D"/>
    <w:rsid w:val="007A1BFD"/>
    <w:rsid w:val="007A1D48"/>
    <w:rsid w:val="007A280E"/>
    <w:rsid w:val="007A47CA"/>
    <w:rsid w:val="007A502E"/>
    <w:rsid w:val="007A514A"/>
    <w:rsid w:val="007A522C"/>
    <w:rsid w:val="007A554F"/>
    <w:rsid w:val="007A5B67"/>
    <w:rsid w:val="007A5FED"/>
    <w:rsid w:val="007A6056"/>
    <w:rsid w:val="007A7428"/>
    <w:rsid w:val="007A7453"/>
    <w:rsid w:val="007A765F"/>
    <w:rsid w:val="007A7FD2"/>
    <w:rsid w:val="007B0569"/>
    <w:rsid w:val="007B1B69"/>
    <w:rsid w:val="007B1EF4"/>
    <w:rsid w:val="007B2995"/>
    <w:rsid w:val="007B3494"/>
    <w:rsid w:val="007B39EA"/>
    <w:rsid w:val="007B3D92"/>
    <w:rsid w:val="007B5784"/>
    <w:rsid w:val="007B57A1"/>
    <w:rsid w:val="007B6AE8"/>
    <w:rsid w:val="007C0258"/>
    <w:rsid w:val="007C0859"/>
    <w:rsid w:val="007C1305"/>
    <w:rsid w:val="007C13BC"/>
    <w:rsid w:val="007C1D98"/>
    <w:rsid w:val="007C27BF"/>
    <w:rsid w:val="007C2F7C"/>
    <w:rsid w:val="007C31A2"/>
    <w:rsid w:val="007C3FF1"/>
    <w:rsid w:val="007C4C0A"/>
    <w:rsid w:val="007C60BB"/>
    <w:rsid w:val="007C67AC"/>
    <w:rsid w:val="007C7F43"/>
    <w:rsid w:val="007C7F6B"/>
    <w:rsid w:val="007D0838"/>
    <w:rsid w:val="007D0851"/>
    <w:rsid w:val="007D0A83"/>
    <w:rsid w:val="007D194E"/>
    <w:rsid w:val="007D1B27"/>
    <w:rsid w:val="007D1F3C"/>
    <w:rsid w:val="007D2B1C"/>
    <w:rsid w:val="007D340F"/>
    <w:rsid w:val="007D4103"/>
    <w:rsid w:val="007D60A2"/>
    <w:rsid w:val="007D637B"/>
    <w:rsid w:val="007D6541"/>
    <w:rsid w:val="007D67F7"/>
    <w:rsid w:val="007D6DD4"/>
    <w:rsid w:val="007D71BE"/>
    <w:rsid w:val="007E0418"/>
    <w:rsid w:val="007E06B4"/>
    <w:rsid w:val="007E1CDF"/>
    <w:rsid w:val="007E211E"/>
    <w:rsid w:val="007E27CF"/>
    <w:rsid w:val="007E28F1"/>
    <w:rsid w:val="007E53F0"/>
    <w:rsid w:val="007E5B1B"/>
    <w:rsid w:val="007E7F5A"/>
    <w:rsid w:val="007F05DC"/>
    <w:rsid w:val="007F0D88"/>
    <w:rsid w:val="007F19A9"/>
    <w:rsid w:val="007F1CE5"/>
    <w:rsid w:val="007F2CCF"/>
    <w:rsid w:val="007F46AA"/>
    <w:rsid w:val="007F4DCC"/>
    <w:rsid w:val="007F5414"/>
    <w:rsid w:val="007F69F0"/>
    <w:rsid w:val="007F70DB"/>
    <w:rsid w:val="007F71D6"/>
    <w:rsid w:val="007F7541"/>
    <w:rsid w:val="007F773A"/>
    <w:rsid w:val="007F7DA6"/>
    <w:rsid w:val="00800AB1"/>
    <w:rsid w:val="00800F42"/>
    <w:rsid w:val="00802F2B"/>
    <w:rsid w:val="00803B4D"/>
    <w:rsid w:val="008046B7"/>
    <w:rsid w:val="00804985"/>
    <w:rsid w:val="00804E65"/>
    <w:rsid w:val="0080587D"/>
    <w:rsid w:val="0080591D"/>
    <w:rsid w:val="00805989"/>
    <w:rsid w:val="00806AB4"/>
    <w:rsid w:val="00806F09"/>
    <w:rsid w:val="00807563"/>
    <w:rsid w:val="008108C0"/>
    <w:rsid w:val="00812135"/>
    <w:rsid w:val="00812506"/>
    <w:rsid w:val="00813B54"/>
    <w:rsid w:val="00813BB8"/>
    <w:rsid w:val="00813E65"/>
    <w:rsid w:val="00813F5B"/>
    <w:rsid w:val="008141B2"/>
    <w:rsid w:val="0081433E"/>
    <w:rsid w:val="00814348"/>
    <w:rsid w:val="008157F6"/>
    <w:rsid w:val="00816867"/>
    <w:rsid w:val="0081686A"/>
    <w:rsid w:val="00816AF8"/>
    <w:rsid w:val="00816D2B"/>
    <w:rsid w:val="00820036"/>
    <w:rsid w:val="0082087C"/>
    <w:rsid w:val="00820A8B"/>
    <w:rsid w:val="00820E0A"/>
    <w:rsid w:val="00821026"/>
    <w:rsid w:val="00823059"/>
    <w:rsid w:val="00823891"/>
    <w:rsid w:val="00825D9B"/>
    <w:rsid w:val="00826CE0"/>
    <w:rsid w:val="008272CD"/>
    <w:rsid w:val="008278E1"/>
    <w:rsid w:val="0083003F"/>
    <w:rsid w:val="0083068A"/>
    <w:rsid w:val="00830B0D"/>
    <w:rsid w:val="00831EB1"/>
    <w:rsid w:val="008325B9"/>
    <w:rsid w:val="0083264F"/>
    <w:rsid w:val="0083266B"/>
    <w:rsid w:val="0083330B"/>
    <w:rsid w:val="00833BB0"/>
    <w:rsid w:val="00834397"/>
    <w:rsid w:val="008345B6"/>
    <w:rsid w:val="008351D8"/>
    <w:rsid w:val="0083524E"/>
    <w:rsid w:val="00835302"/>
    <w:rsid w:val="00835C85"/>
    <w:rsid w:val="0083645E"/>
    <w:rsid w:val="0083765C"/>
    <w:rsid w:val="008376EB"/>
    <w:rsid w:val="00837765"/>
    <w:rsid w:val="00840BA8"/>
    <w:rsid w:val="008410D8"/>
    <w:rsid w:val="00841B8A"/>
    <w:rsid w:val="00842451"/>
    <w:rsid w:val="00843513"/>
    <w:rsid w:val="008438B8"/>
    <w:rsid w:val="00844FF4"/>
    <w:rsid w:val="00846D6E"/>
    <w:rsid w:val="008470C9"/>
    <w:rsid w:val="00850BD1"/>
    <w:rsid w:val="00851088"/>
    <w:rsid w:val="008512F4"/>
    <w:rsid w:val="00852770"/>
    <w:rsid w:val="00852953"/>
    <w:rsid w:val="00853D73"/>
    <w:rsid w:val="00854ECD"/>
    <w:rsid w:val="008552E8"/>
    <w:rsid w:val="008555A3"/>
    <w:rsid w:val="00855DFC"/>
    <w:rsid w:val="008563A1"/>
    <w:rsid w:val="008566B6"/>
    <w:rsid w:val="00856DE8"/>
    <w:rsid w:val="00857785"/>
    <w:rsid w:val="00857DD0"/>
    <w:rsid w:val="00862483"/>
    <w:rsid w:val="008629A6"/>
    <w:rsid w:val="008634EE"/>
    <w:rsid w:val="008636E1"/>
    <w:rsid w:val="00863AEC"/>
    <w:rsid w:val="0086554C"/>
    <w:rsid w:val="008657FC"/>
    <w:rsid w:val="00866300"/>
    <w:rsid w:val="00866482"/>
    <w:rsid w:val="008664E2"/>
    <w:rsid w:val="008668F0"/>
    <w:rsid w:val="00866A99"/>
    <w:rsid w:val="00866B39"/>
    <w:rsid w:val="008671F3"/>
    <w:rsid w:val="00867C13"/>
    <w:rsid w:val="0087018F"/>
    <w:rsid w:val="0087182F"/>
    <w:rsid w:val="00871A81"/>
    <w:rsid w:val="00872F81"/>
    <w:rsid w:val="008732B2"/>
    <w:rsid w:val="00874104"/>
    <w:rsid w:val="0087503D"/>
    <w:rsid w:val="008752F4"/>
    <w:rsid w:val="00875D53"/>
    <w:rsid w:val="0087668F"/>
    <w:rsid w:val="008769DA"/>
    <w:rsid w:val="00877800"/>
    <w:rsid w:val="0088193A"/>
    <w:rsid w:val="008834C0"/>
    <w:rsid w:val="00884242"/>
    <w:rsid w:val="00884651"/>
    <w:rsid w:val="00884DCD"/>
    <w:rsid w:val="00885923"/>
    <w:rsid w:val="0088655C"/>
    <w:rsid w:val="00886E32"/>
    <w:rsid w:val="00886F0F"/>
    <w:rsid w:val="008901FD"/>
    <w:rsid w:val="00890612"/>
    <w:rsid w:val="00890FBC"/>
    <w:rsid w:val="00891857"/>
    <w:rsid w:val="008919CE"/>
    <w:rsid w:val="00893398"/>
    <w:rsid w:val="0089373F"/>
    <w:rsid w:val="0089432E"/>
    <w:rsid w:val="00894EF6"/>
    <w:rsid w:val="0089543E"/>
    <w:rsid w:val="00896027"/>
    <w:rsid w:val="0089657C"/>
    <w:rsid w:val="00896F49"/>
    <w:rsid w:val="00897315"/>
    <w:rsid w:val="00897590"/>
    <w:rsid w:val="008A0136"/>
    <w:rsid w:val="008A01B3"/>
    <w:rsid w:val="008A025A"/>
    <w:rsid w:val="008A0FA4"/>
    <w:rsid w:val="008A1F0C"/>
    <w:rsid w:val="008A30FB"/>
    <w:rsid w:val="008A3536"/>
    <w:rsid w:val="008A4BF6"/>
    <w:rsid w:val="008A55CF"/>
    <w:rsid w:val="008A5892"/>
    <w:rsid w:val="008A5FC7"/>
    <w:rsid w:val="008B02CE"/>
    <w:rsid w:val="008B0680"/>
    <w:rsid w:val="008B12A0"/>
    <w:rsid w:val="008B1AB3"/>
    <w:rsid w:val="008B2C68"/>
    <w:rsid w:val="008B3131"/>
    <w:rsid w:val="008B52B0"/>
    <w:rsid w:val="008B5BFE"/>
    <w:rsid w:val="008B6D18"/>
    <w:rsid w:val="008B716E"/>
    <w:rsid w:val="008B7564"/>
    <w:rsid w:val="008C00AB"/>
    <w:rsid w:val="008C0AAE"/>
    <w:rsid w:val="008C0BAE"/>
    <w:rsid w:val="008C25BC"/>
    <w:rsid w:val="008C25FE"/>
    <w:rsid w:val="008C2A0A"/>
    <w:rsid w:val="008C30B6"/>
    <w:rsid w:val="008C40BD"/>
    <w:rsid w:val="008C427D"/>
    <w:rsid w:val="008C560F"/>
    <w:rsid w:val="008C7161"/>
    <w:rsid w:val="008C7685"/>
    <w:rsid w:val="008C77CE"/>
    <w:rsid w:val="008C7FE0"/>
    <w:rsid w:val="008D0768"/>
    <w:rsid w:val="008D191B"/>
    <w:rsid w:val="008D1B38"/>
    <w:rsid w:val="008D1EB5"/>
    <w:rsid w:val="008D28CC"/>
    <w:rsid w:val="008D2CBA"/>
    <w:rsid w:val="008D35F4"/>
    <w:rsid w:val="008D3C87"/>
    <w:rsid w:val="008D4265"/>
    <w:rsid w:val="008D4FF1"/>
    <w:rsid w:val="008D5F1D"/>
    <w:rsid w:val="008D6421"/>
    <w:rsid w:val="008D73BD"/>
    <w:rsid w:val="008D7C9B"/>
    <w:rsid w:val="008E02BA"/>
    <w:rsid w:val="008E04E6"/>
    <w:rsid w:val="008E0624"/>
    <w:rsid w:val="008E1687"/>
    <w:rsid w:val="008E19D8"/>
    <w:rsid w:val="008E1B54"/>
    <w:rsid w:val="008E2AC9"/>
    <w:rsid w:val="008E2CDF"/>
    <w:rsid w:val="008E33A2"/>
    <w:rsid w:val="008E396D"/>
    <w:rsid w:val="008E419B"/>
    <w:rsid w:val="008E4803"/>
    <w:rsid w:val="008E5061"/>
    <w:rsid w:val="008E517E"/>
    <w:rsid w:val="008E63DE"/>
    <w:rsid w:val="008E644C"/>
    <w:rsid w:val="008E7ABB"/>
    <w:rsid w:val="008E7F85"/>
    <w:rsid w:val="008F08F1"/>
    <w:rsid w:val="008F09CF"/>
    <w:rsid w:val="008F2390"/>
    <w:rsid w:val="008F2D1A"/>
    <w:rsid w:val="008F3013"/>
    <w:rsid w:val="008F3051"/>
    <w:rsid w:val="008F331F"/>
    <w:rsid w:val="008F3C29"/>
    <w:rsid w:val="008F43E0"/>
    <w:rsid w:val="008F64B9"/>
    <w:rsid w:val="008F677E"/>
    <w:rsid w:val="008F69A5"/>
    <w:rsid w:val="00900E7A"/>
    <w:rsid w:val="00904618"/>
    <w:rsid w:val="009057B0"/>
    <w:rsid w:val="009065E4"/>
    <w:rsid w:val="009110B0"/>
    <w:rsid w:val="00911B94"/>
    <w:rsid w:val="00912A06"/>
    <w:rsid w:val="00912FD1"/>
    <w:rsid w:val="00913194"/>
    <w:rsid w:val="00913844"/>
    <w:rsid w:val="00913A3A"/>
    <w:rsid w:val="009144E2"/>
    <w:rsid w:val="00914B89"/>
    <w:rsid w:val="009152EC"/>
    <w:rsid w:val="009156BB"/>
    <w:rsid w:val="00915EFC"/>
    <w:rsid w:val="0091748C"/>
    <w:rsid w:val="00917C73"/>
    <w:rsid w:val="00921A3E"/>
    <w:rsid w:val="009223ED"/>
    <w:rsid w:val="00922716"/>
    <w:rsid w:val="00922BB0"/>
    <w:rsid w:val="00923D49"/>
    <w:rsid w:val="00924454"/>
    <w:rsid w:val="00924877"/>
    <w:rsid w:val="00924CFD"/>
    <w:rsid w:val="00924FAE"/>
    <w:rsid w:val="00925E57"/>
    <w:rsid w:val="009272A1"/>
    <w:rsid w:val="009275BD"/>
    <w:rsid w:val="00927DDE"/>
    <w:rsid w:val="0093040D"/>
    <w:rsid w:val="00932471"/>
    <w:rsid w:val="00933166"/>
    <w:rsid w:val="009332D8"/>
    <w:rsid w:val="0093378C"/>
    <w:rsid w:val="0093406D"/>
    <w:rsid w:val="00934135"/>
    <w:rsid w:val="00934D1A"/>
    <w:rsid w:val="00934E31"/>
    <w:rsid w:val="009354E1"/>
    <w:rsid w:val="00935B5C"/>
    <w:rsid w:val="009374BA"/>
    <w:rsid w:val="00941AD9"/>
    <w:rsid w:val="00942008"/>
    <w:rsid w:val="00942B8B"/>
    <w:rsid w:val="00942D34"/>
    <w:rsid w:val="0094380A"/>
    <w:rsid w:val="00943C54"/>
    <w:rsid w:val="00943EA9"/>
    <w:rsid w:val="009440AE"/>
    <w:rsid w:val="009441CA"/>
    <w:rsid w:val="0094472E"/>
    <w:rsid w:val="00945378"/>
    <w:rsid w:val="00946D38"/>
    <w:rsid w:val="00946E50"/>
    <w:rsid w:val="00947334"/>
    <w:rsid w:val="00950145"/>
    <w:rsid w:val="00950861"/>
    <w:rsid w:val="00950919"/>
    <w:rsid w:val="00950AFD"/>
    <w:rsid w:val="00950F18"/>
    <w:rsid w:val="00951819"/>
    <w:rsid w:val="00951A5C"/>
    <w:rsid w:val="00952976"/>
    <w:rsid w:val="00952AEF"/>
    <w:rsid w:val="0095424D"/>
    <w:rsid w:val="0095437A"/>
    <w:rsid w:val="0095680B"/>
    <w:rsid w:val="00957861"/>
    <w:rsid w:val="00960261"/>
    <w:rsid w:val="009628CF"/>
    <w:rsid w:val="00962E9B"/>
    <w:rsid w:val="0096326B"/>
    <w:rsid w:val="0096416A"/>
    <w:rsid w:val="00965192"/>
    <w:rsid w:val="009655BC"/>
    <w:rsid w:val="00965A50"/>
    <w:rsid w:val="00966D2D"/>
    <w:rsid w:val="00966EA9"/>
    <w:rsid w:val="009670A0"/>
    <w:rsid w:val="00970072"/>
    <w:rsid w:val="009707F2"/>
    <w:rsid w:val="0097087D"/>
    <w:rsid w:val="009721D4"/>
    <w:rsid w:val="0097273B"/>
    <w:rsid w:val="00972B85"/>
    <w:rsid w:val="009736C1"/>
    <w:rsid w:val="009740FE"/>
    <w:rsid w:val="009742C1"/>
    <w:rsid w:val="00974CB4"/>
    <w:rsid w:val="00974EC8"/>
    <w:rsid w:val="0097589E"/>
    <w:rsid w:val="0097607E"/>
    <w:rsid w:val="00976634"/>
    <w:rsid w:val="009771A1"/>
    <w:rsid w:val="009819B8"/>
    <w:rsid w:val="00982099"/>
    <w:rsid w:val="00982A55"/>
    <w:rsid w:val="00983B90"/>
    <w:rsid w:val="00983CA7"/>
    <w:rsid w:val="009846E2"/>
    <w:rsid w:val="009868BD"/>
    <w:rsid w:val="009870B5"/>
    <w:rsid w:val="009875C5"/>
    <w:rsid w:val="00987B7C"/>
    <w:rsid w:val="00990C61"/>
    <w:rsid w:val="00991047"/>
    <w:rsid w:val="0099151C"/>
    <w:rsid w:val="009917E4"/>
    <w:rsid w:val="00991CB7"/>
    <w:rsid w:val="00991D6A"/>
    <w:rsid w:val="00991DD8"/>
    <w:rsid w:val="00991F38"/>
    <w:rsid w:val="0099202C"/>
    <w:rsid w:val="009920B0"/>
    <w:rsid w:val="0099258D"/>
    <w:rsid w:val="009927D8"/>
    <w:rsid w:val="00993D36"/>
    <w:rsid w:val="009952E1"/>
    <w:rsid w:val="009975A8"/>
    <w:rsid w:val="009979BE"/>
    <w:rsid w:val="009A1639"/>
    <w:rsid w:val="009A1AC0"/>
    <w:rsid w:val="009A1C7A"/>
    <w:rsid w:val="009A1D0F"/>
    <w:rsid w:val="009A1E90"/>
    <w:rsid w:val="009A2426"/>
    <w:rsid w:val="009A3ABC"/>
    <w:rsid w:val="009A4577"/>
    <w:rsid w:val="009A46FA"/>
    <w:rsid w:val="009A485C"/>
    <w:rsid w:val="009A489F"/>
    <w:rsid w:val="009A4D69"/>
    <w:rsid w:val="009A5F19"/>
    <w:rsid w:val="009A65A6"/>
    <w:rsid w:val="009B0957"/>
    <w:rsid w:val="009B1108"/>
    <w:rsid w:val="009B12EA"/>
    <w:rsid w:val="009B15BE"/>
    <w:rsid w:val="009B1817"/>
    <w:rsid w:val="009B1DC2"/>
    <w:rsid w:val="009B2682"/>
    <w:rsid w:val="009B3C51"/>
    <w:rsid w:val="009B3ECB"/>
    <w:rsid w:val="009B41AE"/>
    <w:rsid w:val="009B42AD"/>
    <w:rsid w:val="009B4BF6"/>
    <w:rsid w:val="009B61FB"/>
    <w:rsid w:val="009B6B42"/>
    <w:rsid w:val="009C13F1"/>
    <w:rsid w:val="009C19BE"/>
    <w:rsid w:val="009C1F2A"/>
    <w:rsid w:val="009C25E2"/>
    <w:rsid w:val="009C3430"/>
    <w:rsid w:val="009C3DEE"/>
    <w:rsid w:val="009C4F31"/>
    <w:rsid w:val="009C51CE"/>
    <w:rsid w:val="009C5BA2"/>
    <w:rsid w:val="009C613E"/>
    <w:rsid w:val="009C6303"/>
    <w:rsid w:val="009C6B0B"/>
    <w:rsid w:val="009C6F01"/>
    <w:rsid w:val="009D029F"/>
    <w:rsid w:val="009D21DE"/>
    <w:rsid w:val="009D3977"/>
    <w:rsid w:val="009D39A1"/>
    <w:rsid w:val="009D3F70"/>
    <w:rsid w:val="009D5882"/>
    <w:rsid w:val="009D5898"/>
    <w:rsid w:val="009D6A35"/>
    <w:rsid w:val="009D7F0B"/>
    <w:rsid w:val="009E1926"/>
    <w:rsid w:val="009E1DCF"/>
    <w:rsid w:val="009E2000"/>
    <w:rsid w:val="009E20FF"/>
    <w:rsid w:val="009E2E66"/>
    <w:rsid w:val="009E3A53"/>
    <w:rsid w:val="009E3B03"/>
    <w:rsid w:val="009E41C8"/>
    <w:rsid w:val="009E4BF3"/>
    <w:rsid w:val="009E4D4B"/>
    <w:rsid w:val="009E561E"/>
    <w:rsid w:val="009E5BCF"/>
    <w:rsid w:val="009E69CF"/>
    <w:rsid w:val="009E6BA0"/>
    <w:rsid w:val="009E7349"/>
    <w:rsid w:val="009E7796"/>
    <w:rsid w:val="009E7F14"/>
    <w:rsid w:val="009F096C"/>
    <w:rsid w:val="009F0E3E"/>
    <w:rsid w:val="009F0EF6"/>
    <w:rsid w:val="009F10C9"/>
    <w:rsid w:val="009F147A"/>
    <w:rsid w:val="009F1500"/>
    <w:rsid w:val="009F178A"/>
    <w:rsid w:val="009F1798"/>
    <w:rsid w:val="009F3706"/>
    <w:rsid w:val="009F3CE6"/>
    <w:rsid w:val="009F4A0F"/>
    <w:rsid w:val="009F4DC4"/>
    <w:rsid w:val="009F5DB1"/>
    <w:rsid w:val="009F611C"/>
    <w:rsid w:val="009F6F28"/>
    <w:rsid w:val="009F7106"/>
    <w:rsid w:val="00A00A5B"/>
    <w:rsid w:val="00A027B1"/>
    <w:rsid w:val="00A0404F"/>
    <w:rsid w:val="00A0463F"/>
    <w:rsid w:val="00A04668"/>
    <w:rsid w:val="00A04C4A"/>
    <w:rsid w:val="00A04D0A"/>
    <w:rsid w:val="00A0692B"/>
    <w:rsid w:val="00A072CB"/>
    <w:rsid w:val="00A0796F"/>
    <w:rsid w:val="00A07E1E"/>
    <w:rsid w:val="00A10076"/>
    <w:rsid w:val="00A1120D"/>
    <w:rsid w:val="00A11472"/>
    <w:rsid w:val="00A11A20"/>
    <w:rsid w:val="00A13536"/>
    <w:rsid w:val="00A138CA"/>
    <w:rsid w:val="00A13F8F"/>
    <w:rsid w:val="00A1414D"/>
    <w:rsid w:val="00A14C0A"/>
    <w:rsid w:val="00A14DE8"/>
    <w:rsid w:val="00A16202"/>
    <w:rsid w:val="00A162A7"/>
    <w:rsid w:val="00A20B9D"/>
    <w:rsid w:val="00A20D62"/>
    <w:rsid w:val="00A2108C"/>
    <w:rsid w:val="00A2123A"/>
    <w:rsid w:val="00A21F28"/>
    <w:rsid w:val="00A22172"/>
    <w:rsid w:val="00A23882"/>
    <w:rsid w:val="00A23BA4"/>
    <w:rsid w:val="00A241AD"/>
    <w:rsid w:val="00A25403"/>
    <w:rsid w:val="00A2567F"/>
    <w:rsid w:val="00A26076"/>
    <w:rsid w:val="00A26A62"/>
    <w:rsid w:val="00A270AC"/>
    <w:rsid w:val="00A27D1B"/>
    <w:rsid w:val="00A27D59"/>
    <w:rsid w:val="00A30308"/>
    <w:rsid w:val="00A30417"/>
    <w:rsid w:val="00A31689"/>
    <w:rsid w:val="00A319C9"/>
    <w:rsid w:val="00A323E8"/>
    <w:rsid w:val="00A32C08"/>
    <w:rsid w:val="00A33927"/>
    <w:rsid w:val="00A339B0"/>
    <w:rsid w:val="00A34A00"/>
    <w:rsid w:val="00A34CE6"/>
    <w:rsid w:val="00A34D4A"/>
    <w:rsid w:val="00A355F7"/>
    <w:rsid w:val="00A3580B"/>
    <w:rsid w:val="00A36702"/>
    <w:rsid w:val="00A367DE"/>
    <w:rsid w:val="00A36DCD"/>
    <w:rsid w:val="00A37493"/>
    <w:rsid w:val="00A40D3E"/>
    <w:rsid w:val="00A40E90"/>
    <w:rsid w:val="00A412AF"/>
    <w:rsid w:val="00A419C9"/>
    <w:rsid w:val="00A41B89"/>
    <w:rsid w:val="00A41E75"/>
    <w:rsid w:val="00A42133"/>
    <w:rsid w:val="00A42519"/>
    <w:rsid w:val="00A428A9"/>
    <w:rsid w:val="00A429E4"/>
    <w:rsid w:val="00A44CA6"/>
    <w:rsid w:val="00A44F06"/>
    <w:rsid w:val="00A46438"/>
    <w:rsid w:val="00A46EF2"/>
    <w:rsid w:val="00A503CA"/>
    <w:rsid w:val="00A5053B"/>
    <w:rsid w:val="00A50DB1"/>
    <w:rsid w:val="00A5107B"/>
    <w:rsid w:val="00A52C0D"/>
    <w:rsid w:val="00A52C57"/>
    <w:rsid w:val="00A52FC4"/>
    <w:rsid w:val="00A53BE2"/>
    <w:rsid w:val="00A55C8C"/>
    <w:rsid w:val="00A571DD"/>
    <w:rsid w:val="00A578AE"/>
    <w:rsid w:val="00A60A94"/>
    <w:rsid w:val="00A60B82"/>
    <w:rsid w:val="00A60CE8"/>
    <w:rsid w:val="00A6133E"/>
    <w:rsid w:val="00A6270D"/>
    <w:rsid w:val="00A63F97"/>
    <w:rsid w:val="00A65704"/>
    <w:rsid w:val="00A65D6A"/>
    <w:rsid w:val="00A678A6"/>
    <w:rsid w:val="00A70D06"/>
    <w:rsid w:val="00A712B7"/>
    <w:rsid w:val="00A7138E"/>
    <w:rsid w:val="00A71604"/>
    <w:rsid w:val="00A72006"/>
    <w:rsid w:val="00A7215A"/>
    <w:rsid w:val="00A7302B"/>
    <w:rsid w:val="00A7310B"/>
    <w:rsid w:val="00A744D9"/>
    <w:rsid w:val="00A749A2"/>
    <w:rsid w:val="00A7790D"/>
    <w:rsid w:val="00A8031B"/>
    <w:rsid w:val="00A8034A"/>
    <w:rsid w:val="00A80730"/>
    <w:rsid w:val="00A80B3B"/>
    <w:rsid w:val="00A81507"/>
    <w:rsid w:val="00A81D1A"/>
    <w:rsid w:val="00A8225E"/>
    <w:rsid w:val="00A82889"/>
    <w:rsid w:val="00A82FF8"/>
    <w:rsid w:val="00A8324C"/>
    <w:rsid w:val="00A85BC2"/>
    <w:rsid w:val="00A86BC5"/>
    <w:rsid w:val="00A86E89"/>
    <w:rsid w:val="00A871A8"/>
    <w:rsid w:val="00A91755"/>
    <w:rsid w:val="00A919F5"/>
    <w:rsid w:val="00A9262A"/>
    <w:rsid w:val="00A936FE"/>
    <w:rsid w:val="00A96931"/>
    <w:rsid w:val="00A96AE9"/>
    <w:rsid w:val="00A96BBB"/>
    <w:rsid w:val="00A96DD7"/>
    <w:rsid w:val="00AA05C6"/>
    <w:rsid w:val="00AA7D7B"/>
    <w:rsid w:val="00AB0EA2"/>
    <w:rsid w:val="00AB0FAE"/>
    <w:rsid w:val="00AB15C5"/>
    <w:rsid w:val="00AB2761"/>
    <w:rsid w:val="00AB285F"/>
    <w:rsid w:val="00AB299C"/>
    <w:rsid w:val="00AB2FF4"/>
    <w:rsid w:val="00AB3649"/>
    <w:rsid w:val="00AB3E7E"/>
    <w:rsid w:val="00AB471E"/>
    <w:rsid w:val="00AB4D40"/>
    <w:rsid w:val="00AB5AD5"/>
    <w:rsid w:val="00AB7AE0"/>
    <w:rsid w:val="00AC0035"/>
    <w:rsid w:val="00AC0427"/>
    <w:rsid w:val="00AC07BC"/>
    <w:rsid w:val="00AC15E9"/>
    <w:rsid w:val="00AC1AFD"/>
    <w:rsid w:val="00AC2EAA"/>
    <w:rsid w:val="00AC4461"/>
    <w:rsid w:val="00AC536B"/>
    <w:rsid w:val="00AC57E1"/>
    <w:rsid w:val="00AC6980"/>
    <w:rsid w:val="00AC69CE"/>
    <w:rsid w:val="00AC6B4B"/>
    <w:rsid w:val="00AD1DC9"/>
    <w:rsid w:val="00AD291B"/>
    <w:rsid w:val="00AD3648"/>
    <w:rsid w:val="00AD3700"/>
    <w:rsid w:val="00AD454B"/>
    <w:rsid w:val="00AD50E3"/>
    <w:rsid w:val="00AD5275"/>
    <w:rsid w:val="00AD567C"/>
    <w:rsid w:val="00AD69E9"/>
    <w:rsid w:val="00AD7516"/>
    <w:rsid w:val="00AD77B4"/>
    <w:rsid w:val="00AD77FC"/>
    <w:rsid w:val="00AD7A28"/>
    <w:rsid w:val="00AE000A"/>
    <w:rsid w:val="00AE0089"/>
    <w:rsid w:val="00AE0275"/>
    <w:rsid w:val="00AE02FA"/>
    <w:rsid w:val="00AE0336"/>
    <w:rsid w:val="00AE04C6"/>
    <w:rsid w:val="00AE0583"/>
    <w:rsid w:val="00AE0D0B"/>
    <w:rsid w:val="00AE11F7"/>
    <w:rsid w:val="00AE25AB"/>
    <w:rsid w:val="00AE2E0D"/>
    <w:rsid w:val="00AE2E80"/>
    <w:rsid w:val="00AE3742"/>
    <w:rsid w:val="00AE3AD0"/>
    <w:rsid w:val="00AE4537"/>
    <w:rsid w:val="00AE4999"/>
    <w:rsid w:val="00AE4CE6"/>
    <w:rsid w:val="00AE65D6"/>
    <w:rsid w:val="00AE6AF3"/>
    <w:rsid w:val="00AE7A8B"/>
    <w:rsid w:val="00AF13DD"/>
    <w:rsid w:val="00AF1592"/>
    <w:rsid w:val="00AF1629"/>
    <w:rsid w:val="00AF260B"/>
    <w:rsid w:val="00AF2844"/>
    <w:rsid w:val="00AF34E3"/>
    <w:rsid w:val="00AF3A41"/>
    <w:rsid w:val="00AF47F3"/>
    <w:rsid w:val="00AF4E11"/>
    <w:rsid w:val="00AF5AAF"/>
    <w:rsid w:val="00AF5D4B"/>
    <w:rsid w:val="00AF73DD"/>
    <w:rsid w:val="00AF748F"/>
    <w:rsid w:val="00AF76E4"/>
    <w:rsid w:val="00B010E3"/>
    <w:rsid w:val="00B01834"/>
    <w:rsid w:val="00B024D2"/>
    <w:rsid w:val="00B02B28"/>
    <w:rsid w:val="00B03139"/>
    <w:rsid w:val="00B04BBF"/>
    <w:rsid w:val="00B04BEA"/>
    <w:rsid w:val="00B04E8B"/>
    <w:rsid w:val="00B05497"/>
    <w:rsid w:val="00B05E07"/>
    <w:rsid w:val="00B064F3"/>
    <w:rsid w:val="00B06CDE"/>
    <w:rsid w:val="00B06D67"/>
    <w:rsid w:val="00B06ED6"/>
    <w:rsid w:val="00B10072"/>
    <w:rsid w:val="00B1026D"/>
    <w:rsid w:val="00B120EC"/>
    <w:rsid w:val="00B12551"/>
    <w:rsid w:val="00B129DA"/>
    <w:rsid w:val="00B12A4B"/>
    <w:rsid w:val="00B12A72"/>
    <w:rsid w:val="00B139E5"/>
    <w:rsid w:val="00B145F5"/>
    <w:rsid w:val="00B155B5"/>
    <w:rsid w:val="00B1585C"/>
    <w:rsid w:val="00B159CF"/>
    <w:rsid w:val="00B15D6B"/>
    <w:rsid w:val="00B166D0"/>
    <w:rsid w:val="00B169FB"/>
    <w:rsid w:val="00B174A6"/>
    <w:rsid w:val="00B17AFB"/>
    <w:rsid w:val="00B22069"/>
    <w:rsid w:val="00B22C75"/>
    <w:rsid w:val="00B22FFB"/>
    <w:rsid w:val="00B23F71"/>
    <w:rsid w:val="00B2404A"/>
    <w:rsid w:val="00B240CE"/>
    <w:rsid w:val="00B24298"/>
    <w:rsid w:val="00B2431E"/>
    <w:rsid w:val="00B252C6"/>
    <w:rsid w:val="00B30EC6"/>
    <w:rsid w:val="00B32344"/>
    <w:rsid w:val="00B32AD5"/>
    <w:rsid w:val="00B34982"/>
    <w:rsid w:val="00B34DF3"/>
    <w:rsid w:val="00B35C42"/>
    <w:rsid w:val="00B365F4"/>
    <w:rsid w:val="00B3672B"/>
    <w:rsid w:val="00B36B72"/>
    <w:rsid w:val="00B40A7E"/>
    <w:rsid w:val="00B43ED1"/>
    <w:rsid w:val="00B44BAB"/>
    <w:rsid w:val="00B44F65"/>
    <w:rsid w:val="00B4536D"/>
    <w:rsid w:val="00B4551D"/>
    <w:rsid w:val="00B45E6E"/>
    <w:rsid w:val="00B465B7"/>
    <w:rsid w:val="00B46BDD"/>
    <w:rsid w:val="00B46D91"/>
    <w:rsid w:val="00B46F8D"/>
    <w:rsid w:val="00B473D2"/>
    <w:rsid w:val="00B475FD"/>
    <w:rsid w:val="00B51016"/>
    <w:rsid w:val="00B52441"/>
    <w:rsid w:val="00B52CD6"/>
    <w:rsid w:val="00B53337"/>
    <w:rsid w:val="00B538A2"/>
    <w:rsid w:val="00B53A2A"/>
    <w:rsid w:val="00B53F78"/>
    <w:rsid w:val="00B541D3"/>
    <w:rsid w:val="00B54284"/>
    <w:rsid w:val="00B556DD"/>
    <w:rsid w:val="00B55B62"/>
    <w:rsid w:val="00B55FFC"/>
    <w:rsid w:val="00B56185"/>
    <w:rsid w:val="00B56430"/>
    <w:rsid w:val="00B567A9"/>
    <w:rsid w:val="00B576E3"/>
    <w:rsid w:val="00B57FFC"/>
    <w:rsid w:val="00B6109B"/>
    <w:rsid w:val="00B6135A"/>
    <w:rsid w:val="00B62C05"/>
    <w:rsid w:val="00B636B1"/>
    <w:rsid w:val="00B65D23"/>
    <w:rsid w:val="00B65E3E"/>
    <w:rsid w:val="00B664CB"/>
    <w:rsid w:val="00B66F6F"/>
    <w:rsid w:val="00B70FAB"/>
    <w:rsid w:val="00B71700"/>
    <w:rsid w:val="00B71718"/>
    <w:rsid w:val="00B72628"/>
    <w:rsid w:val="00B7385D"/>
    <w:rsid w:val="00B73A2B"/>
    <w:rsid w:val="00B7464A"/>
    <w:rsid w:val="00B7464D"/>
    <w:rsid w:val="00B74689"/>
    <w:rsid w:val="00B74873"/>
    <w:rsid w:val="00B76091"/>
    <w:rsid w:val="00B77384"/>
    <w:rsid w:val="00B77C21"/>
    <w:rsid w:val="00B80156"/>
    <w:rsid w:val="00B801EE"/>
    <w:rsid w:val="00B810BA"/>
    <w:rsid w:val="00B81453"/>
    <w:rsid w:val="00B8151F"/>
    <w:rsid w:val="00B81647"/>
    <w:rsid w:val="00B81922"/>
    <w:rsid w:val="00B826B5"/>
    <w:rsid w:val="00B86519"/>
    <w:rsid w:val="00B86A3A"/>
    <w:rsid w:val="00B876B3"/>
    <w:rsid w:val="00B9027A"/>
    <w:rsid w:val="00B903AD"/>
    <w:rsid w:val="00B90661"/>
    <w:rsid w:val="00B90BEA"/>
    <w:rsid w:val="00B90F57"/>
    <w:rsid w:val="00B91A31"/>
    <w:rsid w:val="00B9227D"/>
    <w:rsid w:val="00B93068"/>
    <w:rsid w:val="00B939B7"/>
    <w:rsid w:val="00B93C7A"/>
    <w:rsid w:val="00B940E0"/>
    <w:rsid w:val="00B9438E"/>
    <w:rsid w:val="00B94856"/>
    <w:rsid w:val="00B94CCE"/>
    <w:rsid w:val="00B95845"/>
    <w:rsid w:val="00B963E6"/>
    <w:rsid w:val="00B96ACF"/>
    <w:rsid w:val="00B96E9D"/>
    <w:rsid w:val="00B9706A"/>
    <w:rsid w:val="00B97829"/>
    <w:rsid w:val="00BA02B1"/>
    <w:rsid w:val="00BA0C37"/>
    <w:rsid w:val="00BA137E"/>
    <w:rsid w:val="00BA26FB"/>
    <w:rsid w:val="00BA346E"/>
    <w:rsid w:val="00BA487D"/>
    <w:rsid w:val="00BA5FF4"/>
    <w:rsid w:val="00BA6632"/>
    <w:rsid w:val="00BA6A58"/>
    <w:rsid w:val="00BA7BA4"/>
    <w:rsid w:val="00BA7C99"/>
    <w:rsid w:val="00BB123D"/>
    <w:rsid w:val="00BB297E"/>
    <w:rsid w:val="00BB44B2"/>
    <w:rsid w:val="00BB4948"/>
    <w:rsid w:val="00BB4AF7"/>
    <w:rsid w:val="00BB4FC5"/>
    <w:rsid w:val="00BB547D"/>
    <w:rsid w:val="00BB6648"/>
    <w:rsid w:val="00BB692F"/>
    <w:rsid w:val="00BB6DFF"/>
    <w:rsid w:val="00BB7054"/>
    <w:rsid w:val="00BC0426"/>
    <w:rsid w:val="00BC1D25"/>
    <w:rsid w:val="00BC255D"/>
    <w:rsid w:val="00BC2AF0"/>
    <w:rsid w:val="00BC2F36"/>
    <w:rsid w:val="00BC3767"/>
    <w:rsid w:val="00BC39A2"/>
    <w:rsid w:val="00BC5956"/>
    <w:rsid w:val="00BC5BAB"/>
    <w:rsid w:val="00BC6255"/>
    <w:rsid w:val="00BC631A"/>
    <w:rsid w:val="00BD0414"/>
    <w:rsid w:val="00BD1838"/>
    <w:rsid w:val="00BD1ED0"/>
    <w:rsid w:val="00BD2243"/>
    <w:rsid w:val="00BD2776"/>
    <w:rsid w:val="00BD2A4E"/>
    <w:rsid w:val="00BD2B20"/>
    <w:rsid w:val="00BD2DCC"/>
    <w:rsid w:val="00BD2F3D"/>
    <w:rsid w:val="00BD356E"/>
    <w:rsid w:val="00BD434B"/>
    <w:rsid w:val="00BD6A1F"/>
    <w:rsid w:val="00BD6C90"/>
    <w:rsid w:val="00BD7682"/>
    <w:rsid w:val="00BD7F57"/>
    <w:rsid w:val="00BE0664"/>
    <w:rsid w:val="00BE091F"/>
    <w:rsid w:val="00BE1588"/>
    <w:rsid w:val="00BE1F2E"/>
    <w:rsid w:val="00BE31EE"/>
    <w:rsid w:val="00BE35F0"/>
    <w:rsid w:val="00BE3A55"/>
    <w:rsid w:val="00BE40C4"/>
    <w:rsid w:val="00BE435B"/>
    <w:rsid w:val="00BE53EC"/>
    <w:rsid w:val="00BE5E0C"/>
    <w:rsid w:val="00BE6199"/>
    <w:rsid w:val="00BE7941"/>
    <w:rsid w:val="00BE7E8B"/>
    <w:rsid w:val="00BE7FF0"/>
    <w:rsid w:val="00BF00BF"/>
    <w:rsid w:val="00BF0ADC"/>
    <w:rsid w:val="00BF14FD"/>
    <w:rsid w:val="00BF1DE9"/>
    <w:rsid w:val="00BF1FDB"/>
    <w:rsid w:val="00BF2551"/>
    <w:rsid w:val="00BF3171"/>
    <w:rsid w:val="00BF32B3"/>
    <w:rsid w:val="00BF3504"/>
    <w:rsid w:val="00BF3E49"/>
    <w:rsid w:val="00BF4232"/>
    <w:rsid w:val="00BF4753"/>
    <w:rsid w:val="00BF4C8F"/>
    <w:rsid w:val="00BF5C6B"/>
    <w:rsid w:val="00BF63B8"/>
    <w:rsid w:val="00BF6E48"/>
    <w:rsid w:val="00C0154D"/>
    <w:rsid w:val="00C01A20"/>
    <w:rsid w:val="00C01C74"/>
    <w:rsid w:val="00C01C96"/>
    <w:rsid w:val="00C01F07"/>
    <w:rsid w:val="00C0222B"/>
    <w:rsid w:val="00C02F37"/>
    <w:rsid w:val="00C03661"/>
    <w:rsid w:val="00C036F6"/>
    <w:rsid w:val="00C04332"/>
    <w:rsid w:val="00C046E6"/>
    <w:rsid w:val="00C050A9"/>
    <w:rsid w:val="00C05A0E"/>
    <w:rsid w:val="00C06014"/>
    <w:rsid w:val="00C0744E"/>
    <w:rsid w:val="00C10057"/>
    <w:rsid w:val="00C11961"/>
    <w:rsid w:val="00C122FC"/>
    <w:rsid w:val="00C12562"/>
    <w:rsid w:val="00C12A92"/>
    <w:rsid w:val="00C137BB"/>
    <w:rsid w:val="00C13E85"/>
    <w:rsid w:val="00C16918"/>
    <w:rsid w:val="00C16B6D"/>
    <w:rsid w:val="00C16D66"/>
    <w:rsid w:val="00C17128"/>
    <w:rsid w:val="00C20359"/>
    <w:rsid w:val="00C20A7E"/>
    <w:rsid w:val="00C22869"/>
    <w:rsid w:val="00C22FE4"/>
    <w:rsid w:val="00C235FD"/>
    <w:rsid w:val="00C24BA1"/>
    <w:rsid w:val="00C25475"/>
    <w:rsid w:val="00C254F0"/>
    <w:rsid w:val="00C25826"/>
    <w:rsid w:val="00C258BA"/>
    <w:rsid w:val="00C25ED6"/>
    <w:rsid w:val="00C26023"/>
    <w:rsid w:val="00C2658B"/>
    <w:rsid w:val="00C2684B"/>
    <w:rsid w:val="00C26AD4"/>
    <w:rsid w:val="00C27F4C"/>
    <w:rsid w:val="00C31255"/>
    <w:rsid w:val="00C31CBE"/>
    <w:rsid w:val="00C330B9"/>
    <w:rsid w:val="00C33282"/>
    <w:rsid w:val="00C33C51"/>
    <w:rsid w:val="00C34FEC"/>
    <w:rsid w:val="00C35C42"/>
    <w:rsid w:val="00C3623B"/>
    <w:rsid w:val="00C4009D"/>
    <w:rsid w:val="00C40EC3"/>
    <w:rsid w:val="00C41DCA"/>
    <w:rsid w:val="00C420DF"/>
    <w:rsid w:val="00C42437"/>
    <w:rsid w:val="00C42E60"/>
    <w:rsid w:val="00C43132"/>
    <w:rsid w:val="00C439B0"/>
    <w:rsid w:val="00C45D57"/>
    <w:rsid w:val="00C47D05"/>
    <w:rsid w:val="00C51907"/>
    <w:rsid w:val="00C52C68"/>
    <w:rsid w:val="00C53DAE"/>
    <w:rsid w:val="00C53FCE"/>
    <w:rsid w:val="00C53FFB"/>
    <w:rsid w:val="00C557D2"/>
    <w:rsid w:val="00C564AD"/>
    <w:rsid w:val="00C56C20"/>
    <w:rsid w:val="00C56DF5"/>
    <w:rsid w:val="00C57462"/>
    <w:rsid w:val="00C57704"/>
    <w:rsid w:val="00C608F4"/>
    <w:rsid w:val="00C62883"/>
    <w:rsid w:val="00C62FED"/>
    <w:rsid w:val="00C63922"/>
    <w:rsid w:val="00C64692"/>
    <w:rsid w:val="00C64AB1"/>
    <w:rsid w:val="00C65C16"/>
    <w:rsid w:val="00C665C0"/>
    <w:rsid w:val="00C66630"/>
    <w:rsid w:val="00C66E96"/>
    <w:rsid w:val="00C67791"/>
    <w:rsid w:val="00C67FA5"/>
    <w:rsid w:val="00C70449"/>
    <w:rsid w:val="00C70FFA"/>
    <w:rsid w:val="00C71259"/>
    <w:rsid w:val="00C71CD7"/>
    <w:rsid w:val="00C72580"/>
    <w:rsid w:val="00C730A5"/>
    <w:rsid w:val="00C7390B"/>
    <w:rsid w:val="00C74ECD"/>
    <w:rsid w:val="00C75719"/>
    <w:rsid w:val="00C75E33"/>
    <w:rsid w:val="00C75F52"/>
    <w:rsid w:val="00C763D8"/>
    <w:rsid w:val="00C7754E"/>
    <w:rsid w:val="00C776DE"/>
    <w:rsid w:val="00C77B68"/>
    <w:rsid w:val="00C8062A"/>
    <w:rsid w:val="00C811E8"/>
    <w:rsid w:val="00C81D28"/>
    <w:rsid w:val="00C8211E"/>
    <w:rsid w:val="00C823EF"/>
    <w:rsid w:val="00C845A9"/>
    <w:rsid w:val="00C84809"/>
    <w:rsid w:val="00C84BBA"/>
    <w:rsid w:val="00C86979"/>
    <w:rsid w:val="00C86B9A"/>
    <w:rsid w:val="00C876D2"/>
    <w:rsid w:val="00C87FD0"/>
    <w:rsid w:val="00C90181"/>
    <w:rsid w:val="00C90F18"/>
    <w:rsid w:val="00C914AE"/>
    <w:rsid w:val="00C9284F"/>
    <w:rsid w:val="00C930B6"/>
    <w:rsid w:val="00C935AD"/>
    <w:rsid w:val="00C95AA1"/>
    <w:rsid w:val="00C95E72"/>
    <w:rsid w:val="00C961AE"/>
    <w:rsid w:val="00CA0FD4"/>
    <w:rsid w:val="00CA12B1"/>
    <w:rsid w:val="00CA1341"/>
    <w:rsid w:val="00CA135E"/>
    <w:rsid w:val="00CA19BD"/>
    <w:rsid w:val="00CA1D48"/>
    <w:rsid w:val="00CA282D"/>
    <w:rsid w:val="00CA4170"/>
    <w:rsid w:val="00CA4736"/>
    <w:rsid w:val="00CA4836"/>
    <w:rsid w:val="00CA4A81"/>
    <w:rsid w:val="00CA4DED"/>
    <w:rsid w:val="00CA523E"/>
    <w:rsid w:val="00CA52BF"/>
    <w:rsid w:val="00CA59AD"/>
    <w:rsid w:val="00CA5D7A"/>
    <w:rsid w:val="00CA685D"/>
    <w:rsid w:val="00CB0326"/>
    <w:rsid w:val="00CB1532"/>
    <w:rsid w:val="00CB1A02"/>
    <w:rsid w:val="00CB4AB0"/>
    <w:rsid w:val="00CB515A"/>
    <w:rsid w:val="00CB665B"/>
    <w:rsid w:val="00CB6F30"/>
    <w:rsid w:val="00CB727B"/>
    <w:rsid w:val="00CB752C"/>
    <w:rsid w:val="00CB7F52"/>
    <w:rsid w:val="00CC01B0"/>
    <w:rsid w:val="00CC2029"/>
    <w:rsid w:val="00CC259B"/>
    <w:rsid w:val="00CC3A20"/>
    <w:rsid w:val="00CC4692"/>
    <w:rsid w:val="00CC570F"/>
    <w:rsid w:val="00CC5E65"/>
    <w:rsid w:val="00CC5FBC"/>
    <w:rsid w:val="00CC610B"/>
    <w:rsid w:val="00CC6130"/>
    <w:rsid w:val="00CC6180"/>
    <w:rsid w:val="00CC7620"/>
    <w:rsid w:val="00CC782A"/>
    <w:rsid w:val="00CD074F"/>
    <w:rsid w:val="00CD0B7A"/>
    <w:rsid w:val="00CD0BE8"/>
    <w:rsid w:val="00CD0F09"/>
    <w:rsid w:val="00CD229C"/>
    <w:rsid w:val="00CD3D39"/>
    <w:rsid w:val="00CD3D6F"/>
    <w:rsid w:val="00CD3EE1"/>
    <w:rsid w:val="00CD623C"/>
    <w:rsid w:val="00CD641C"/>
    <w:rsid w:val="00CD6CD9"/>
    <w:rsid w:val="00CD706A"/>
    <w:rsid w:val="00CD75D8"/>
    <w:rsid w:val="00CD7762"/>
    <w:rsid w:val="00CD7D68"/>
    <w:rsid w:val="00CE17E9"/>
    <w:rsid w:val="00CE2B95"/>
    <w:rsid w:val="00CE36D4"/>
    <w:rsid w:val="00CE472D"/>
    <w:rsid w:val="00CE502F"/>
    <w:rsid w:val="00CE5B5E"/>
    <w:rsid w:val="00CE6087"/>
    <w:rsid w:val="00CE65CE"/>
    <w:rsid w:val="00CE6788"/>
    <w:rsid w:val="00CE6AF0"/>
    <w:rsid w:val="00CE6F87"/>
    <w:rsid w:val="00CE7539"/>
    <w:rsid w:val="00CE7541"/>
    <w:rsid w:val="00CE758C"/>
    <w:rsid w:val="00CE7594"/>
    <w:rsid w:val="00CE7990"/>
    <w:rsid w:val="00CE7C9E"/>
    <w:rsid w:val="00CF0C13"/>
    <w:rsid w:val="00CF19EC"/>
    <w:rsid w:val="00CF348E"/>
    <w:rsid w:val="00CF434E"/>
    <w:rsid w:val="00CF44C1"/>
    <w:rsid w:val="00CF4CFF"/>
    <w:rsid w:val="00CF5B5C"/>
    <w:rsid w:val="00CF6C66"/>
    <w:rsid w:val="00CF71C9"/>
    <w:rsid w:val="00CF7319"/>
    <w:rsid w:val="00CF7F6D"/>
    <w:rsid w:val="00D00143"/>
    <w:rsid w:val="00D003B5"/>
    <w:rsid w:val="00D006E3"/>
    <w:rsid w:val="00D00B60"/>
    <w:rsid w:val="00D016D6"/>
    <w:rsid w:val="00D01F01"/>
    <w:rsid w:val="00D02939"/>
    <w:rsid w:val="00D044B6"/>
    <w:rsid w:val="00D04775"/>
    <w:rsid w:val="00D06167"/>
    <w:rsid w:val="00D065C0"/>
    <w:rsid w:val="00D06B51"/>
    <w:rsid w:val="00D10331"/>
    <w:rsid w:val="00D11ED5"/>
    <w:rsid w:val="00D12028"/>
    <w:rsid w:val="00D12734"/>
    <w:rsid w:val="00D13202"/>
    <w:rsid w:val="00D15997"/>
    <w:rsid w:val="00D15AC5"/>
    <w:rsid w:val="00D16758"/>
    <w:rsid w:val="00D1679A"/>
    <w:rsid w:val="00D20902"/>
    <w:rsid w:val="00D213A4"/>
    <w:rsid w:val="00D22315"/>
    <w:rsid w:val="00D228E3"/>
    <w:rsid w:val="00D23172"/>
    <w:rsid w:val="00D2365B"/>
    <w:rsid w:val="00D242A7"/>
    <w:rsid w:val="00D249B6"/>
    <w:rsid w:val="00D24CD1"/>
    <w:rsid w:val="00D24E31"/>
    <w:rsid w:val="00D25135"/>
    <w:rsid w:val="00D252E1"/>
    <w:rsid w:val="00D25654"/>
    <w:rsid w:val="00D25979"/>
    <w:rsid w:val="00D25A6F"/>
    <w:rsid w:val="00D25D19"/>
    <w:rsid w:val="00D26A68"/>
    <w:rsid w:val="00D27629"/>
    <w:rsid w:val="00D27C59"/>
    <w:rsid w:val="00D3229B"/>
    <w:rsid w:val="00D32824"/>
    <w:rsid w:val="00D33BB0"/>
    <w:rsid w:val="00D33E80"/>
    <w:rsid w:val="00D340C4"/>
    <w:rsid w:val="00D350CF"/>
    <w:rsid w:val="00D3640B"/>
    <w:rsid w:val="00D36F4A"/>
    <w:rsid w:val="00D37FE3"/>
    <w:rsid w:val="00D4141A"/>
    <w:rsid w:val="00D41751"/>
    <w:rsid w:val="00D43160"/>
    <w:rsid w:val="00D439AE"/>
    <w:rsid w:val="00D4407F"/>
    <w:rsid w:val="00D441FE"/>
    <w:rsid w:val="00D454E0"/>
    <w:rsid w:val="00D457A5"/>
    <w:rsid w:val="00D45DFE"/>
    <w:rsid w:val="00D468F4"/>
    <w:rsid w:val="00D47470"/>
    <w:rsid w:val="00D50061"/>
    <w:rsid w:val="00D5114A"/>
    <w:rsid w:val="00D516A2"/>
    <w:rsid w:val="00D520D2"/>
    <w:rsid w:val="00D52464"/>
    <w:rsid w:val="00D526A4"/>
    <w:rsid w:val="00D53372"/>
    <w:rsid w:val="00D53788"/>
    <w:rsid w:val="00D5587D"/>
    <w:rsid w:val="00D559E6"/>
    <w:rsid w:val="00D55C8D"/>
    <w:rsid w:val="00D56099"/>
    <w:rsid w:val="00D56782"/>
    <w:rsid w:val="00D57035"/>
    <w:rsid w:val="00D571F6"/>
    <w:rsid w:val="00D57AEA"/>
    <w:rsid w:val="00D60406"/>
    <w:rsid w:val="00D6087C"/>
    <w:rsid w:val="00D60ADC"/>
    <w:rsid w:val="00D612AF"/>
    <w:rsid w:val="00D6180E"/>
    <w:rsid w:val="00D623FE"/>
    <w:rsid w:val="00D6292A"/>
    <w:rsid w:val="00D64659"/>
    <w:rsid w:val="00D64CE1"/>
    <w:rsid w:val="00D6604C"/>
    <w:rsid w:val="00D661D1"/>
    <w:rsid w:val="00D6727B"/>
    <w:rsid w:val="00D679A9"/>
    <w:rsid w:val="00D67D3B"/>
    <w:rsid w:val="00D67DED"/>
    <w:rsid w:val="00D70293"/>
    <w:rsid w:val="00D70F9A"/>
    <w:rsid w:val="00D718BC"/>
    <w:rsid w:val="00D71F81"/>
    <w:rsid w:val="00D72844"/>
    <w:rsid w:val="00D732B1"/>
    <w:rsid w:val="00D75401"/>
    <w:rsid w:val="00D7568D"/>
    <w:rsid w:val="00D75F91"/>
    <w:rsid w:val="00D76BFD"/>
    <w:rsid w:val="00D774F8"/>
    <w:rsid w:val="00D77EFD"/>
    <w:rsid w:val="00D80297"/>
    <w:rsid w:val="00D80319"/>
    <w:rsid w:val="00D80350"/>
    <w:rsid w:val="00D806F7"/>
    <w:rsid w:val="00D80931"/>
    <w:rsid w:val="00D81042"/>
    <w:rsid w:val="00D81107"/>
    <w:rsid w:val="00D8213B"/>
    <w:rsid w:val="00D83386"/>
    <w:rsid w:val="00D836B5"/>
    <w:rsid w:val="00D84384"/>
    <w:rsid w:val="00D84401"/>
    <w:rsid w:val="00D847D5"/>
    <w:rsid w:val="00D84940"/>
    <w:rsid w:val="00D849E0"/>
    <w:rsid w:val="00D86054"/>
    <w:rsid w:val="00D86589"/>
    <w:rsid w:val="00D867A9"/>
    <w:rsid w:val="00D87186"/>
    <w:rsid w:val="00D87EFC"/>
    <w:rsid w:val="00D90146"/>
    <w:rsid w:val="00D90A88"/>
    <w:rsid w:val="00D90CF4"/>
    <w:rsid w:val="00D91EAC"/>
    <w:rsid w:val="00D93122"/>
    <w:rsid w:val="00D940F6"/>
    <w:rsid w:val="00D94835"/>
    <w:rsid w:val="00D96A51"/>
    <w:rsid w:val="00D96FE5"/>
    <w:rsid w:val="00DA0BFE"/>
    <w:rsid w:val="00DA1F20"/>
    <w:rsid w:val="00DA2176"/>
    <w:rsid w:val="00DA2544"/>
    <w:rsid w:val="00DA296B"/>
    <w:rsid w:val="00DA2C9C"/>
    <w:rsid w:val="00DA2DD3"/>
    <w:rsid w:val="00DA3A21"/>
    <w:rsid w:val="00DA43D8"/>
    <w:rsid w:val="00DA44E9"/>
    <w:rsid w:val="00DA4522"/>
    <w:rsid w:val="00DA5261"/>
    <w:rsid w:val="00DA5A7C"/>
    <w:rsid w:val="00DA63B9"/>
    <w:rsid w:val="00DA63CB"/>
    <w:rsid w:val="00DA64E4"/>
    <w:rsid w:val="00DB04BB"/>
    <w:rsid w:val="00DB07EF"/>
    <w:rsid w:val="00DB1CF6"/>
    <w:rsid w:val="00DB2C5D"/>
    <w:rsid w:val="00DB2CE8"/>
    <w:rsid w:val="00DB3055"/>
    <w:rsid w:val="00DB30DF"/>
    <w:rsid w:val="00DB34B3"/>
    <w:rsid w:val="00DB353A"/>
    <w:rsid w:val="00DB547C"/>
    <w:rsid w:val="00DB5878"/>
    <w:rsid w:val="00DB6AB0"/>
    <w:rsid w:val="00DB6B59"/>
    <w:rsid w:val="00DC018D"/>
    <w:rsid w:val="00DC01CC"/>
    <w:rsid w:val="00DC0245"/>
    <w:rsid w:val="00DC09A3"/>
    <w:rsid w:val="00DC0C04"/>
    <w:rsid w:val="00DC1D9F"/>
    <w:rsid w:val="00DC2124"/>
    <w:rsid w:val="00DC26D5"/>
    <w:rsid w:val="00DC2810"/>
    <w:rsid w:val="00DC2EBF"/>
    <w:rsid w:val="00DC473E"/>
    <w:rsid w:val="00DC4A9D"/>
    <w:rsid w:val="00DC597B"/>
    <w:rsid w:val="00DC5B61"/>
    <w:rsid w:val="00DC66B1"/>
    <w:rsid w:val="00DC6EC8"/>
    <w:rsid w:val="00DC6F5A"/>
    <w:rsid w:val="00DC72B2"/>
    <w:rsid w:val="00DC7A8E"/>
    <w:rsid w:val="00DC7C7E"/>
    <w:rsid w:val="00DC7D53"/>
    <w:rsid w:val="00DC7DA3"/>
    <w:rsid w:val="00DD0C05"/>
    <w:rsid w:val="00DD2160"/>
    <w:rsid w:val="00DD21D9"/>
    <w:rsid w:val="00DD36C9"/>
    <w:rsid w:val="00DD3EAE"/>
    <w:rsid w:val="00DD46C0"/>
    <w:rsid w:val="00DD4A77"/>
    <w:rsid w:val="00DD57F9"/>
    <w:rsid w:val="00DD6006"/>
    <w:rsid w:val="00DD74EF"/>
    <w:rsid w:val="00DD7CDC"/>
    <w:rsid w:val="00DE171D"/>
    <w:rsid w:val="00DE1782"/>
    <w:rsid w:val="00DE29E7"/>
    <w:rsid w:val="00DE330E"/>
    <w:rsid w:val="00DE3CC3"/>
    <w:rsid w:val="00DE3D95"/>
    <w:rsid w:val="00DE3FA9"/>
    <w:rsid w:val="00DE40A9"/>
    <w:rsid w:val="00DE70EA"/>
    <w:rsid w:val="00DE7282"/>
    <w:rsid w:val="00DE730A"/>
    <w:rsid w:val="00DE76AF"/>
    <w:rsid w:val="00DF07E7"/>
    <w:rsid w:val="00DF1A31"/>
    <w:rsid w:val="00DF2623"/>
    <w:rsid w:val="00DF29E7"/>
    <w:rsid w:val="00DF2C78"/>
    <w:rsid w:val="00DF55B6"/>
    <w:rsid w:val="00DF5DBD"/>
    <w:rsid w:val="00DF66B2"/>
    <w:rsid w:val="00DF7687"/>
    <w:rsid w:val="00E000A4"/>
    <w:rsid w:val="00E0012F"/>
    <w:rsid w:val="00E003A8"/>
    <w:rsid w:val="00E0080B"/>
    <w:rsid w:val="00E00CC2"/>
    <w:rsid w:val="00E02F4F"/>
    <w:rsid w:val="00E03467"/>
    <w:rsid w:val="00E038A5"/>
    <w:rsid w:val="00E0393B"/>
    <w:rsid w:val="00E03BE1"/>
    <w:rsid w:val="00E044AD"/>
    <w:rsid w:val="00E05117"/>
    <w:rsid w:val="00E05450"/>
    <w:rsid w:val="00E055E6"/>
    <w:rsid w:val="00E05F0F"/>
    <w:rsid w:val="00E06775"/>
    <w:rsid w:val="00E067BF"/>
    <w:rsid w:val="00E073E9"/>
    <w:rsid w:val="00E12290"/>
    <w:rsid w:val="00E14234"/>
    <w:rsid w:val="00E155D7"/>
    <w:rsid w:val="00E15665"/>
    <w:rsid w:val="00E15B98"/>
    <w:rsid w:val="00E16646"/>
    <w:rsid w:val="00E17127"/>
    <w:rsid w:val="00E20F68"/>
    <w:rsid w:val="00E21086"/>
    <w:rsid w:val="00E216FD"/>
    <w:rsid w:val="00E21F9B"/>
    <w:rsid w:val="00E22461"/>
    <w:rsid w:val="00E232A8"/>
    <w:rsid w:val="00E23363"/>
    <w:rsid w:val="00E235F4"/>
    <w:rsid w:val="00E23603"/>
    <w:rsid w:val="00E24151"/>
    <w:rsid w:val="00E24429"/>
    <w:rsid w:val="00E24EAC"/>
    <w:rsid w:val="00E24F80"/>
    <w:rsid w:val="00E2574D"/>
    <w:rsid w:val="00E26AE4"/>
    <w:rsid w:val="00E26C2D"/>
    <w:rsid w:val="00E27183"/>
    <w:rsid w:val="00E276E0"/>
    <w:rsid w:val="00E276EF"/>
    <w:rsid w:val="00E27AF4"/>
    <w:rsid w:val="00E3083B"/>
    <w:rsid w:val="00E30A92"/>
    <w:rsid w:val="00E31343"/>
    <w:rsid w:val="00E323C9"/>
    <w:rsid w:val="00E32BBC"/>
    <w:rsid w:val="00E330CD"/>
    <w:rsid w:val="00E33430"/>
    <w:rsid w:val="00E33AB9"/>
    <w:rsid w:val="00E34433"/>
    <w:rsid w:val="00E3453E"/>
    <w:rsid w:val="00E34A39"/>
    <w:rsid w:val="00E34B9E"/>
    <w:rsid w:val="00E34FE6"/>
    <w:rsid w:val="00E3670F"/>
    <w:rsid w:val="00E3736B"/>
    <w:rsid w:val="00E37C1E"/>
    <w:rsid w:val="00E4152B"/>
    <w:rsid w:val="00E4182A"/>
    <w:rsid w:val="00E42F02"/>
    <w:rsid w:val="00E43040"/>
    <w:rsid w:val="00E44244"/>
    <w:rsid w:val="00E44F7E"/>
    <w:rsid w:val="00E44FD6"/>
    <w:rsid w:val="00E455FF"/>
    <w:rsid w:val="00E45B19"/>
    <w:rsid w:val="00E4676A"/>
    <w:rsid w:val="00E50742"/>
    <w:rsid w:val="00E50B2D"/>
    <w:rsid w:val="00E50C38"/>
    <w:rsid w:val="00E50F0F"/>
    <w:rsid w:val="00E51B6F"/>
    <w:rsid w:val="00E5351E"/>
    <w:rsid w:val="00E53AC7"/>
    <w:rsid w:val="00E545BE"/>
    <w:rsid w:val="00E561B5"/>
    <w:rsid w:val="00E56580"/>
    <w:rsid w:val="00E56EE6"/>
    <w:rsid w:val="00E572D7"/>
    <w:rsid w:val="00E57FC4"/>
    <w:rsid w:val="00E60275"/>
    <w:rsid w:val="00E60A76"/>
    <w:rsid w:val="00E61507"/>
    <w:rsid w:val="00E61A3F"/>
    <w:rsid w:val="00E622B5"/>
    <w:rsid w:val="00E624E9"/>
    <w:rsid w:val="00E6257B"/>
    <w:rsid w:val="00E62727"/>
    <w:rsid w:val="00E6342F"/>
    <w:rsid w:val="00E637B3"/>
    <w:rsid w:val="00E637D5"/>
    <w:rsid w:val="00E63A7A"/>
    <w:rsid w:val="00E64E8F"/>
    <w:rsid w:val="00E66451"/>
    <w:rsid w:val="00E66B0D"/>
    <w:rsid w:val="00E66B88"/>
    <w:rsid w:val="00E66FBC"/>
    <w:rsid w:val="00E673D8"/>
    <w:rsid w:val="00E676E0"/>
    <w:rsid w:val="00E70279"/>
    <w:rsid w:val="00E71082"/>
    <w:rsid w:val="00E716A5"/>
    <w:rsid w:val="00E717CD"/>
    <w:rsid w:val="00E722E6"/>
    <w:rsid w:val="00E7302A"/>
    <w:rsid w:val="00E73C05"/>
    <w:rsid w:val="00E7405A"/>
    <w:rsid w:val="00E749E3"/>
    <w:rsid w:val="00E74E54"/>
    <w:rsid w:val="00E75D35"/>
    <w:rsid w:val="00E75FC5"/>
    <w:rsid w:val="00E761E0"/>
    <w:rsid w:val="00E762A3"/>
    <w:rsid w:val="00E767AA"/>
    <w:rsid w:val="00E80AF3"/>
    <w:rsid w:val="00E816EF"/>
    <w:rsid w:val="00E83602"/>
    <w:rsid w:val="00E83F35"/>
    <w:rsid w:val="00E83FAC"/>
    <w:rsid w:val="00E84BB8"/>
    <w:rsid w:val="00E85172"/>
    <w:rsid w:val="00E85179"/>
    <w:rsid w:val="00E853CE"/>
    <w:rsid w:val="00E861C7"/>
    <w:rsid w:val="00E877D8"/>
    <w:rsid w:val="00E904C8"/>
    <w:rsid w:val="00E9099A"/>
    <w:rsid w:val="00E90E49"/>
    <w:rsid w:val="00E91942"/>
    <w:rsid w:val="00E9200C"/>
    <w:rsid w:val="00E920A5"/>
    <w:rsid w:val="00E93097"/>
    <w:rsid w:val="00E9317D"/>
    <w:rsid w:val="00E94829"/>
    <w:rsid w:val="00E94875"/>
    <w:rsid w:val="00E94DBC"/>
    <w:rsid w:val="00E95015"/>
    <w:rsid w:val="00E95426"/>
    <w:rsid w:val="00E966D0"/>
    <w:rsid w:val="00E96757"/>
    <w:rsid w:val="00E96EAF"/>
    <w:rsid w:val="00E973BF"/>
    <w:rsid w:val="00EA099B"/>
    <w:rsid w:val="00EA2F43"/>
    <w:rsid w:val="00EA3214"/>
    <w:rsid w:val="00EA416A"/>
    <w:rsid w:val="00EA4700"/>
    <w:rsid w:val="00EA659C"/>
    <w:rsid w:val="00EA78CE"/>
    <w:rsid w:val="00EA7B5F"/>
    <w:rsid w:val="00EB009A"/>
    <w:rsid w:val="00EB0269"/>
    <w:rsid w:val="00EB0B48"/>
    <w:rsid w:val="00EB2E25"/>
    <w:rsid w:val="00EB3155"/>
    <w:rsid w:val="00EB32C8"/>
    <w:rsid w:val="00EB3350"/>
    <w:rsid w:val="00EB5403"/>
    <w:rsid w:val="00EB5507"/>
    <w:rsid w:val="00EB5AC5"/>
    <w:rsid w:val="00EB7C7A"/>
    <w:rsid w:val="00EB7F80"/>
    <w:rsid w:val="00EC03C2"/>
    <w:rsid w:val="00EC2957"/>
    <w:rsid w:val="00EC2AF2"/>
    <w:rsid w:val="00EC30F7"/>
    <w:rsid w:val="00EC38CA"/>
    <w:rsid w:val="00EC3D41"/>
    <w:rsid w:val="00EC406A"/>
    <w:rsid w:val="00EC49AF"/>
    <w:rsid w:val="00EC54F7"/>
    <w:rsid w:val="00EC5777"/>
    <w:rsid w:val="00EC5B3B"/>
    <w:rsid w:val="00EC6159"/>
    <w:rsid w:val="00EC7531"/>
    <w:rsid w:val="00EC7809"/>
    <w:rsid w:val="00EC7827"/>
    <w:rsid w:val="00EC7FD9"/>
    <w:rsid w:val="00ED08A2"/>
    <w:rsid w:val="00ED18A7"/>
    <w:rsid w:val="00ED1BAE"/>
    <w:rsid w:val="00ED2C01"/>
    <w:rsid w:val="00ED3811"/>
    <w:rsid w:val="00ED446F"/>
    <w:rsid w:val="00ED4E9B"/>
    <w:rsid w:val="00ED50F1"/>
    <w:rsid w:val="00ED6151"/>
    <w:rsid w:val="00ED6C59"/>
    <w:rsid w:val="00ED76F8"/>
    <w:rsid w:val="00EE0817"/>
    <w:rsid w:val="00EE0B1F"/>
    <w:rsid w:val="00EE1CAD"/>
    <w:rsid w:val="00EE22B8"/>
    <w:rsid w:val="00EE29AE"/>
    <w:rsid w:val="00EE31A5"/>
    <w:rsid w:val="00EE3D7D"/>
    <w:rsid w:val="00EE54C6"/>
    <w:rsid w:val="00EE55E2"/>
    <w:rsid w:val="00EE5961"/>
    <w:rsid w:val="00EE5F2B"/>
    <w:rsid w:val="00EE5F4E"/>
    <w:rsid w:val="00EE64CE"/>
    <w:rsid w:val="00EE7841"/>
    <w:rsid w:val="00EE7A32"/>
    <w:rsid w:val="00EE7BD4"/>
    <w:rsid w:val="00EF1862"/>
    <w:rsid w:val="00EF47DB"/>
    <w:rsid w:val="00EF5206"/>
    <w:rsid w:val="00EF57F0"/>
    <w:rsid w:val="00EF63C4"/>
    <w:rsid w:val="00EF6D84"/>
    <w:rsid w:val="00EF731F"/>
    <w:rsid w:val="00EF7426"/>
    <w:rsid w:val="00EF7618"/>
    <w:rsid w:val="00F00A99"/>
    <w:rsid w:val="00F031F5"/>
    <w:rsid w:val="00F03954"/>
    <w:rsid w:val="00F03B3F"/>
    <w:rsid w:val="00F03C03"/>
    <w:rsid w:val="00F03C77"/>
    <w:rsid w:val="00F03CDD"/>
    <w:rsid w:val="00F06008"/>
    <w:rsid w:val="00F07364"/>
    <w:rsid w:val="00F0797D"/>
    <w:rsid w:val="00F10F2F"/>
    <w:rsid w:val="00F11513"/>
    <w:rsid w:val="00F117D4"/>
    <w:rsid w:val="00F121D6"/>
    <w:rsid w:val="00F1229D"/>
    <w:rsid w:val="00F12442"/>
    <w:rsid w:val="00F12A4B"/>
    <w:rsid w:val="00F13552"/>
    <w:rsid w:val="00F148C9"/>
    <w:rsid w:val="00F17ECF"/>
    <w:rsid w:val="00F21EB1"/>
    <w:rsid w:val="00F230C2"/>
    <w:rsid w:val="00F230EA"/>
    <w:rsid w:val="00F237F9"/>
    <w:rsid w:val="00F238C1"/>
    <w:rsid w:val="00F242BE"/>
    <w:rsid w:val="00F250BA"/>
    <w:rsid w:val="00F25B16"/>
    <w:rsid w:val="00F25BB8"/>
    <w:rsid w:val="00F260CF"/>
    <w:rsid w:val="00F26400"/>
    <w:rsid w:val="00F315A8"/>
    <w:rsid w:val="00F31847"/>
    <w:rsid w:val="00F31929"/>
    <w:rsid w:val="00F31F26"/>
    <w:rsid w:val="00F329D1"/>
    <w:rsid w:val="00F32D5D"/>
    <w:rsid w:val="00F3379D"/>
    <w:rsid w:val="00F337FF"/>
    <w:rsid w:val="00F3497D"/>
    <w:rsid w:val="00F35DCB"/>
    <w:rsid w:val="00F364E7"/>
    <w:rsid w:val="00F367BD"/>
    <w:rsid w:val="00F36D24"/>
    <w:rsid w:val="00F37DCC"/>
    <w:rsid w:val="00F41448"/>
    <w:rsid w:val="00F424DB"/>
    <w:rsid w:val="00F42868"/>
    <w:rsid w:val="00F42D99"/>
    <w:rsid w:val="00F42E07"/>
    <w:rsid w:val="00F43527"/>
    <w:rsid w:val="00F43B3D"/>
    <w:rsid w:val="00F444E4"/>
    <w:rsid w:val="00F45EAF"/>
    <w:rsid w:val="00F46203"/>
    <w:rsid w:val="00F46FCF"/>
    <w:rsid w:val="00F472AB"/>
    <w:rsid w:val="00F50DA9"/>
    <w:rsid w:val="00F51CC3"/>
    <w:rsid w:val="00F5233B"/>
    <w:rsid w:val="00F531EE"/>
    <w:rsid w:val="00F54EEE"/>
    <w:rsid w:val="00F561CF"/>
    <w:rsid w:val="00F56766"/>
    <w:rsid w:val="00F5784B"/>
    <w:rsid w:val="00F57CE0"/>
    <w:rsid w:val="00F60365"/>
    <w:rsid w:val="00F60FD1"/>
    <w:rsid w:val="00F614C9"/>
    <w:rsid w:val="00F624D1"/>
    <w:rsid w:val="00F625AD"/>
    <w:rsid w:val="00F62860"/>
    <w:rsid w:val="00F631E7"/>
    <w:rsid w:val="00F645C5"/>
    <w:rsid w:val="00F658E5"/>
    <w:rsid w:val="00F65BB8"/>
    <w:rsid w:val="00F66403"/>
    <w:rsid w:val="00F6694B"/>
    <w:rsid w:val="00F67386"/>
    <w:rsid w:val="00F676D0"/>
    <w:rsid w:val="00F70988"/>
    <w:rsid w:val="00F709F5"/>
    <w:rsid w:val="00F719D5"/>
    <w:rsid w:val="00F72982"/>
    <w:rsid w:val="00F732C2"/>
    <w:rsid w:val="00F73830"/>
    <w:rsid w:val="00F738A8"/>
    <w:rsid w:val="00F74120"/>
    <w:rsid w:val="00F74187"/>
    <w:rsid w:val="00F76D99"/>
    <w:rsid w:val="00F76F33"/>
    <w:rsid w:val="00F77B13"/>
    <w:rsid w:val="00F819D4"/>
    <w:rsid w:val="00F819FE"/>
    <w:rsid w:val="00F81CDE"/>
    <w:rsid w:val="00F82BDC"/>
    <w:rsid w:val="00F82F04"/>
    <w:rsid w:val="00F833CE"/>
    <w:rsid w:val="00F83B3D"/>
    <w:rsid w:val="00F84C25"/>
    <w:rsid w:val="00F853CE"/>
    <w:rsid w:val="00F853E8"/>
    <w:rsid w:val="00F8548A"/>
    <w:rsid w:val="00F856FC"/>
    <w:rsid w:val="00F859E7"/>
    <w:rsid w:val="00F85B01"/>
    <w:rsid w:val="00F85FA3"/>
    <w:rsid w:val="00F8601B"/>
    <w:rsid w:val="00F86988"/>
    <w:rsid w:val="00F86A86"/>
    <w:rsid w:val="00F870EC"/>
    <w:rsid w:val="00F87C0F"/>
    <w:rsid w:val="00F90ED5"/>
    <w:rsid w:val="00F9164D"/>
    <w:rsid w:val="00F918B2"/>
    <w:rsid w:val="00F9204B"/>
    <w:rsid w:val="00F920FE"/>
    <w:rsid w:val="00F92203"/>
    <w:rsid w:val="00F92AE5"/>
    <w:rsid w:val="00F92E55"/>
    <w:rsid w:val="00F9390A"/>
    <w:rsid w:val="00F93BF4"/>
    <w:rsid w:val="00F9406C"/>
    <w:rsid w:val="00F94353"/>
    <w:rsid w:val="00F947AC"/>
    <w:rsid w:val="00F96DC8"/>
    <w:rsid w:val="00F9787A"/>
    <w:rsid w:val="00F97A05"/>
    <w:rsid w:val="00F97F3C"/>
    <w:rsid w:val="00FA0019"/>
    <w:rsid w:val="00FA0511"/>
    <w:rsid w:val="00FA0B08"/>
    <w:rsid w:val="00FA0BAC"/>
    <w:rsid w:val="00FA1124"/>
    <w:rsid w:val="00FA201F"/>
    <w:rsid w:val="00FA203D"/>
    <w:rsid w:val="00FA34E2"/>
    <w:rsid w:val="00FA3549"/>
    <w:rsid w:val="00FA45F4"/>
    <w:rsid w:val="00FA55AF"/>
    <w:rsid w:val="00FA61F1"/>
    <w:rsid w:val="00FB0AD9"/>
    <w:rsid w:val="00FB0D29"/>
    <w:rsid w:val="00FB1813"/>
    <w:rsid w:val="00FB1CF9"/>
    <w:rsid w:val="00FB1E9D"/>
    <w:rsid w:val="00FB20A3"/>
    <w:rsid w:val="00FB2117"/>
    <w:rsid w:val="00FB22B6"/>
    <w:rsid w:val="00FB2730"/>
    <w:rsid w:val="00FB43C8"/>
    <w:rsid w:val="00FB53B6"/>
    <w:rsid w:val="00FB666D"/>
    <w:rsid w:val="00FB71E1"/>
    <w:rsid w:val="00FB7457"/>
    <w:rsid w:val="00FC0788"/>
    <w:rsid w:val="00FC0D65"/>
    <w:rsid w:val="00FC0EE5"/>
    <w:rsid w:val="00FC141E"/>
    <w:rsid w:val="00FC3614"/>
    <w:rsid w:val="00FC3AF1"/>
    <w:rsid w:val="00FC45FC"/>
    <w:rsid w:val="00FC4832"/>
    <w:rsid w:val="00FC4AB4"/>
    <w:rsid w:val="00FC548F"/>
    <w:rsid w:val="00FC5EF1"/>
    <w:rsid w:val="00FC6930"/>
    <w:rsid w:val="00FC6B68"/>
    <w:rsid w:val="00FC7812"/>
    <w:rsid w:val="00FD0642"/>
    <w:rsid w:val="00FD1924"/>
    <w:rsid w:val="00FD1C69"/>
    <w:rsid w:val="00FD1FB3"/>
    <w:rsid w:val="00FD36D4"/>
    <w:rsid w:val="00FD4A89"/>
    <w:rsid w:val="00FD550E"/>
    <w:rsid w:val="00FD575B"/>
    <w:rsid w:val="00FD5C71"/>
    <w:rsid w:val="00FD5E4D"/>
    <w:rsid w:val="00FE12EC"/>
    <w:rsid w:val="00FE1F27"/>
    <w:rsid w:val="00FE2CB8"/>
    <w:rsid w:val="00FE3406"/>
    <w:rsid w:val="00FE3FC8"/>
    <w:rsid w:val="00FE52AB"/>
    <w:rsid w:val="00FE5337"/>
    <w:rsid w:val="00FE55D2"/>
    <w:rsid w:val="00FE6653"/>
    <w:rsid w:val="00FE6783"/>
    <w:rsid w:val="00FE67D9"/>
    <w:rsid w:val="00FE6DA8"/>
    <w:rsid w:val="00FE70D0"/>
    <w:rsid w:val="00FE7585"/>
    <w:rsid w:val="00FE76B1"/>
    <w:rsid w:val="00FF0044"/>
    <w:rsid w:val="00FF034A"/>
    <w:rsid w:val="00FF13AE"/>
    <w:rsid w:val="00FF1888"/>
    <w:rsid w:val="00FF1BBE"/>
    <w:rsid w:val="00FF1F00"/>
    <w:rsid w:val="00FF2494"/>
    <w:rsid w:val="00FF2E8D"/>
    <w:rsid w:val="00FF41FA"/>
    <w:rsid w:val="00FF483C"/>
    <w:rsid w:val="00FF4B50"/>
    <w:rsid w:val="00FF5847"/>
    <w:rsid w:val="00FF58BF"/>
    <w:rsid w:val="00FF6101"/>
    <w:rsid w:val="00FF6988"/>
    <w:rsid w:val="00FF75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0DAF4F2"/>
  <w15:docId w15:val="{C564957E-1EE1-F043-AE31-497D1A93EB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Batang" w:hAnsi="Times New Roman" w:cs="Times New Roman"/>
        <w:sz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12A72"/>
  </w:style>
  <w:style w:type="paragraph" w:styleId="Heading1">
    <w:name w:val="heading 1"/>
    <w:basedOn w:val="Normal"/>
    <w:next w:val="Normal"/>
    <w:link w:val="Heading1Char"/>
    <w:qFormat/>
    <w:rsid w:val="00B12A72"/>
    <w:pPr>
      <w:keepNext/>
      <w:spacing w:before="240" w:after="60"/>
      <w:outlineLvl w:val="0"/>
    </w:pPr>
    <w:rPr>
      <w:rFonts w:ascii="Arial" w:eastAsiaTheme="majorEastAsia" w:hAnsi="Arial" w:cstheme="majorBidi"/>
      <w:b/>
      <w:kern w:val="28"/>
      <w:sz w:val="28"/>
    </w:rPr>
  </w:style>
  <w:style w:type="paragraph" w:styleId="Heading2">
    <w:name w:val="heading 2"/>
    <w:basedOn w:val="Normal"/>
    <w:next w:val="Normal"/>
    <w:link w:val="Heading2Char"/>
    <w:qFormat/>
    <w:rsid w:val="00B12A72"/>
    <w:pPr>
      <w:keepNext/>
      <w:spacing w:before="240" w:after="60"/>
      <w:outlineLvl w:val="1"/>
    </w:pPr>
    <w:rPr>
      <w:rFonts w:ascii="Arial" w:eastAsiaTheme="majorEastAsia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B12A72"/>
    <w:pPr>
      <w:keepNext/>
      <w:spacing w:before="240" w:after="60"/>
      <w:outlineLvl w:val="2"/>
    </w:pPr>
    <w:rPr>
      <w:rFonts w:ascii="Arial" w:eastAsiaTheme="majorEastAsia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B12A72"/>
    <w:pPr>
      <w:keepNext/>
      <w:spacing w:before="240" w:after="60"/>
      <w:outlineLvl w:val="3"/>
    </w:pPr>
    <w:rPr>
      <w:rFonts w:eastAsia="Times New Roman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B12A72"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B12A72"/>
    <w:pPr>
      <w:spacing w:before="240" w:after="60"/>
      <w:outlineLvl w:val="5"/>
    </w:pPr>
    <w:rPr>
      <w:rFonts w:eastAsia="Times New Roman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B12A72"/>
    <w:pPr>
      <w:spacing w:before="240" w:after="60"/>
      <w:outlineLvl w:val="6"/>
    </w:pPr>
    <w:rPr>
      <w:rFonts w:eastAsia="Times New Roman"/>
      <w:szCs w:val="24"/>
    </w:rPr>
  </w:style>
  <w:style w:type="paragraph" w:styleId="Heading8">
    <w:name w:val="heading 8"/>
    <w:basedOn w:val="Normal"/>
    <w:next w:val="Normal"/>
    <w:link w:val="Heading8Char"/>
    <w:qFormat/>
    <w:rsid w:val="00B12A72"/>
    <w:pPr>
      <w:spacing w:before="240" w:after="60"/>
      <w:outlineLvl w:val="7"/>
    </w:pPr>
    <w:rPr>
      <w:rFonts w:eastAsia="Times New Roman"/>
      <w:i/>
      <w:iCs/>
      <w:szCs w:val="24"/>
    </w:rPr>
  </w:style>
  <w:style w:type="paragraph" w:styleId="Heading9">
    <w:name w:val="heading 9"/>
    <w:basedOn w:val="Normal"/>
    <w:next w:val="Normal"/>
    <w:link w:val="Heading9Char"/>
    <w:qFormat/>
    <w:rsid w:val="00B12A72"/>
    <w:pPr>
      <w:spacing w:before="240" w:after="60"/>
      <w:outlineLvl w:val="8"/>
    </w:pPr>
    <w:rPr>
      <w:rFonts w:ascii="Arial" w:eastAsia="Times New Roman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EHBHeading1">
    <w:name w:val="EE HB Heading 1"/>
    <w:basedOn w:val="Normal"/>
    <w:rsid w:val="00950AFD"/>
    <w:pPr>
      <w:numPr>
        <w:numId w:val="1"/>
      </w:numPr>
      <w:jc w:val="center"/>
    </w:pPr>
    <w:rPr>
      <w:b/>
      <w:sz w:val="28"/>
      <w:szCs w:val="28"/>
    </w:rPr>
  </w:style>
  <w:style w:type="paragraph" w:customStyle="1" w:styleId="SMheading2">
    <w:name w:val="SM heading 2"/>
    <w:basedOn w:val="Heading2"/>
    <w:next w:val="Normal"/>
    <w:rsid w:val="000F3102"/>
    <w:pPr>
      <w:widowControl w:val="0"/>
      <w:numPr>
        <w:ilvl w:val="1"/>
        <w:numId w:val="2"/>
      </w:numPr>
      <w:pBdr>
        <w:top w:val="single" w:sz="4" w:space="1" w:color="auto"/>
        <w:bottom w:val="single" w:sz="4" w:space="1" w:color="auto"/>
      </w:pBdr>
      <w:spacing w:before="0" w:after="0"/>
      <w:jc w:val="center"/>
    </w:pPr>
    <w:rPr>
      <w:rFonts w:ascii="Times New Roman" w:eastAsia="Times New Roman" w:hAnsi="Times New Roman" w:cs="Times New Roman"/>
      <w:i w:val="0"/>
    </w:rPr>
  </w:style>
  <w:style w:type="character" w:customStyle="1" w:styleId="Heading2Char">
    <w:name w:val="Heading 2 Char"/>
    <w:basedOn w:val="DefaultParagraphFont"/>
    <w:link w:val="Heading2"/>
    <w:rsid w:val="00B12A72"/>
    <w:rPr>
      <w:rFonts w:ascii="Arial" w:eastAsiaTheme="majorEastAsia" w:hAnsi="Arial" w:cs="Arial"/>
      <w:b/>
      <w:bCs/>
      <w:i/>
      <w:iCs/>
      <w:sz w:val="28"/>
      <w:szCs w:val="28"/>
    </w:rPr>
  </w:style>
  <w:style w:type="paragraph" w:customStyle="1" w:styleId="Smheading1">
    <w:name w:val="Sm heading 1"/>
    <w:basedOn w:val="Heading1"/>
    <w:rsid w:val="00B12A72"/>
    <w:pPr>
      <w:jc w:val="center"/>
    </w:pPr>
    <w:rPr>
      <w:rFonts w:ascii="Times New Roman" w:eastAsia="Times New Roman" w:hAnsi="Times New Roman" w:cs="Times New Roman"/>
      <w:sz w:val="36"/>
    </w:rPr>
  </w:style>
  <w:style w:type="character" w:customStyle="1" w:styleId="Heading1Char">
    <w:name w:val="Heading 1 Char"/>
    <w:basedOn w:val="DefaultParagraphFont"/>
    <w:link w:val="Heading1"/>
    <w:rsid w:val="00B12A72"/>
    <w:rPr>
      <w:rFonts w:ascii="Arial" w:eastAsiaTheme="majorEastAsia" w:hAnsi="Arial" w:cstheme="majorBidi"/>
      <w:b/>
      <w:kern w:val="28"/>
      <w:sz w:val="28"/>
    </w:rPr>
  </w:style>
  <w:style w:type="character" w:customStyle="1" w:styleId="mmilhous">
    <w:name w:val="mmilhous"/>
    <w:semiHidden/>
    <w:rsid w:val="00943C54"/>
    <w:rPr>
      <w:rFonts w:ascii="Times New Roman" w:hAnsi="Times New Roman" w:cs="Times New Roman"/>
      <w:b w:val="0"/>
      <w:bCs w:val="0"/>
      <w:i w:val="0"/>
      <w:iCs w:val="0"/>
      <w:strike w:val="0"/>
      <w:color w:val="auto"/>
      <w:sz w:val="24"/>
      <w:szCs w:val="24"/>
      <w:u w:val="none"/>
    </w:rPr>
  </w:style>
  <w:style w:type="paragraph" w:customStyle="1" w:styleId="SMheading3">
    <w:name w:val="SM heading 3"/>
    <w:basedOn w:val="Heading3"/>
    <w:next w:val="Normal"/>
    <w:rsid w:val="000F3102"/>
    <w:pPr>
      <w:spacing w:before="0" w:after="0"/>
    </w:pPr>
    <w:rPr>
      <w:rFonts w:ascii="Times New Roman" w:eastAsia="Times New Roman" w:hAnsi="Times New Roman" w:cs="Times New Roman"/>
      <w:b w:val="0"/>
      <w:bCs w:val="0"/>
    </w:rPr>
  </w:style>
  <w:style w:type="character" w:customStyle="1" w:styleId="Heading3Char">
    <w:name w:val="Heading 3 Char"/>
    <w:basedOn w:val="DefaultParagraphFont"/>
    <w:link w:val="Heading3"/>
    <w:rsid w:val="00B12A72"/>
    <w:rPr>
      <w:rFonts w:ascii="Arial" w:eastAsiaTheme="majorEastAsia" w:hAnsi="Arial" w:cs="Arial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B12A72"/>
    <w:rPr>
      <w:rFonts w:eastAsia="Times New Roman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B12A72"/>
    <w:rPr>
      <w:rFonts w:eastAsia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B12A72"/>
    <w:rPr>
      <w:rFonts w:eastAsia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rsid w:val="00B12A72"/>
    <w:rPr>
      <w:rFonts w:eastAsia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B12A72"/>
    <w:rPr>
      <w:rFonts w:eastAsia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B12A72"/>
    <w:rPr>
      <w:rFonts w:ascii="Arial" w:eastAsia="Times New Roman" w:hAnsi="Arial" w:cs="Arial"/>
      <w:sz w:val="22"/>
      <w:szCs w:val="22"/>
    </w:rPr>
  </w:style>
  <w:style w:type="paragraph" w:styleId="Index1">
    <w:name w:val="index 1"/>
    <w:basedOn w:val="Normal"/>
    <w:next w:val="Normal"/>
    <w:autoRedefine/>
    <w:rsid w:val="00B12A72"/>
    <w:pPr>
      <w:ind w:left="200" w:hanging="200"/>
    </w:pPr>
  </w:style>
  <w:style w:type="paragraph" w:styleId="Index2">
    <w:name w:val="index 2"/>
    <w:basedOn w:val="Normal"/>
    <w:next w:val="Normal"/>
    <w:autoRedefine/>
    <w:rsid w:val="00B12A72"/>
    <w:pPr>
      <w:ind w:left="400" w:hanging="200"/>
    </w:pPr>
  </w:style>
  <w:style w:type="paragraph" w:styleId="Index3">
    <w:name w:val="index 3"/>
    <w:basedOn w:val="Normal"/>
    <w:next w:val="Normal"/>
    <w:autoRedefine/>
    <w:rsid w:val="00B12A72"/>
    <w:pPr>
      <w:ind w:left="600" w:hanging="200"/>
    </w:pPr>
  </w:style>
  <w:style w:type="paragraph" w:styleId="Index4">
    <w:name w:val="index 4"/>
    <w:basedOn w:val="Normal"/>
    <w:next w:val="Normal"/>
    <w:autoRedefine/>
    <w:rsid w:val="00B12A72"/>
    <w:pPr>
      <w:ind w:left="800" w:hanging="200"/>
    </w:pPr>
  </w:style>
  <w:style w:type="paragraph" w:styleId="Index5">
    <w:name w:val="index 5"/>
    <w:basedOn w:val="Normal"/>
    <w:next w:val="Normal"/>
    <w:autoRedefine/>
    <w:rsid w:val="00B12A72"/>
    <w:pPr>
      <w:ind w:left="1000" w:hanging="200"/>
    </w:pPr>
  </w:style>
  <w:style w:type="paragraph" w:styleId="Index6">
    <w:name w:val="index 6"/>
    <w:basedOn w:val="Normal"/>
    <w:next w:val="Normal"/>
    <w:autoRedefine/>
    <w:rsid w:val="00B12A72"/>
    <w:pPr>
      <w:ind w:left="1200" w:hanging="200"/>
    </w:pPr>
  </w:style>
  <w:style w:type="paragraph" w:styleId="Index7">
    <w:name w:val="index 7"/>
    <w:basedOn w:val="Normal"/>
    <w:next w:val="Normal"/>
    <w:autoRedefine/>
    <w:rsid w:val="00B12A72"/>
    <w:pPr>
      <w:ind w:left="1400" w:hanging="200"/>
    </w:pPr>
  </w:style>
  <w:style w:type="paragraph" w:styleId="Index8">
    <w:name w:val="index 8"/>
    <w:basedOn w:val="Normal"/>
    <w:next w:val="Normal"/>
    <w:autoRedefine/>
    <w:rsid w:val="00B12A72"/>
    <w:pPr>
      <w:ind w:left="1600" w:hanging="200"/>
    </w:pPr>
  </w:style>
  <w:style w:type="paragraph" w:styleId="Index9">
    <w:name w:val="index 9"/>
    <w:basedOn w:val="Normal"/>
    <w:next w:val="Normal"/>
    <w:autoRedefine/>
    <w:rsid w:val="00B12A72"/>
    <w:pPr>
      <w:ind w:left="1800" w:hanging="200"/>
    </w:pPr>
  </w:style>
  <w:style w:type="paragraph" w:styleId="TOC1">
    <w:name w:val="toc 1"/>
    <w:basedOn w:val="Normal"/>
    <w:next w:val="Normal"/>
    <w:autoRedefine/>
    <w:rsid w:val="00B12A72"/>
  </w:style>
  <w:style w:type="paragraph" w:styleId="TOC2">
    <w:name w:val="toc 2"/>
    <w:basedOn w:val="Normal"/>
    <w:next w:val="Normal"/>
    <w:autoRedefine/>
    <w:rsid w:val="00B12A72"/>
    <w:pPr>
      <w:ind w:left="200"/>
    </w:pPr>
  </w:style>
  <w:style w:type="paragraph" w:styleId="TOC3">
    <w:name w:val="toc 3"/>
    <w:basedOn w:val="Normal"/>
    <w:next w:val="Normal"/>
    <w:autoRedefine/>
    <w:rsid w:val="00B12A72"/>
    <w:pPr>
      <w:ind w:left="400"/>
    </w:pPr>
  </w:style>
  <w:style w:type="paragraph" w:styleId="TOC4">
    <w:name w:val="toc 4"/>
    <w:basedOn w:val="Normal"/>
    <w:next w:val="Normal"/>
    <w:autoRedefine/>
    <w:rsid w:val="00B12A72"/>
    <w:pPr>
      <w:ind w:left="600"/>
    </w:pPr>
  </w:style>
  <w:style w:type="paragraph" w:styleId="TOC5">
    <w:name w:val="toc 5"/>
    <w:basedOn w:val="Normal"/>
    <w:next w:val="Normal"/>
    <w:autoRedefine/>
    <w:rsid w:val="00B12A72"/>
    <w:pPr>
      <w:ind w:left="800"/>
    </w:pPr>
  </w:style>
  <w:style w:type="paragraph" w:styleId="TOC6">
    <w:name w:val="toc 6"/>
    <w:basedOn w:val="Normal"/>
    <w:next w:val="Normal"/>
    <w:autoRedefine/>
    <w:rsid w:val="00B12A72"/>
    <w:pPr>
      <w:ind w:left="1000"/>
    </w:pPr>
  </w:style>
  <w:style w:type="paragraph" w:styleId="TOC7">
    <w:name w:val="toc 7"/>
    <w:basedOn w:val="Normal"/>
    <w:next w:val="Normal"/>
    <w:autoRedefine/>
    <w:rsid w:val="00B12A72"/>
    <w:pPr>
      <w:ind w:left="1200"/>
    </w:pPr>
  </w:style>
  <w:style w:type="paragraph" w:styleId="TOC8">
    <w:name w:val="toc 8"/>
    <w:basedOn w:val="Normal"/>
    <w:next w:val="Normal"/>
    <w:autoRedefine/>
    <w:rsid w:val="00B12A72"/>
    <w:pPr>
      <w:ind w:left="1400"/>
    </w:pPr>
  </w:style>
  <w:style w:type="paragraph" w:styleId="TOC9">
    <w:name w:val="toc 9"/>
    <w:basedOn w:val="Normal"/>
    <w:next w:val="Normal"/>
    <w:autoRedefine/>
    <w:rsid w:val="00B12A72"/>
    <w:pPr>
      <w:ind w:left="1600"/>
    </w:pPr>
  </w:style>
  <w:style w:type="paragraph" w:styleId="NormalIndent">
    <w:name w:val="Normal Indent"/>
    <w:basedOn w:val="Normal"/>
    <w:rsid w:val="00B12A72"/>
    <w:pPr>
      <w:ind w:left="720"/>
    </w:pPr>
    <w:rPr>
      <w:rFonts w:eastAsia="Times New Roman"/>
    </w:rPr>
  </w:style>
  <w:style w:type="paragraph" w:styleId="FootnoteText">
    <w:name w:val="footnote text"/>
    <w:basedOn w:val="Normal"/>
    <w:link w:val="FootnoteTextChar"/>
    <w:rsid w:val="00B12A72"/>
  </w:style>
  <w:style w:type="character" w:customStyle="1" w:styleId="FootnoteTextChar">
    <w:name w:val="Footnote Text Char"/>
    <w:basedOn w:val="DefaultParagraphFont"/>
    <w:link w:val="FootnoteText"/>
    <w:rsid w:val="00B12A72"/>
  </w:style>
  <w:style w:type="paragraph" w:styleId="CommentText">
    <w:name w:val="annotation text"/>
    <w:basedOn w:val="Normal"/>
    <w:link w:val="CommentTextChar"/>
    <w:rsid w:val="00B12A72"/>
  </w:style>
  <w:style w:type="character" w:customStyle="1" w:styleId="CommentTextChar">
    <w:name w:val="Comment Text Char"/>
    <w:basedOn w:val="DefaultParagraphFont"/>
    <w:link w:val="CommentText"/>
    <w:rsid w:val="00B12A72"/>
  </w:style>
  <w:style w:type="paragraph" w:styleId="Header">
    <w:name w:val="header"/>
    <w:basedOn w:val="Normal"/>
    <w:link w:val="HeaderChar"/>
    <w:rsid w:val="00B12A72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rsid w:val="00B12A72"/>
    <w:rPr>
      <w:rFonts w:eastAsia="Times New Roman"/>
    </w:rPr>
  </w:style>
  <w:style w:type="paragraph" w:styleId="Footer">
    <w:name w:val="footer"/>
    <w:basedOn w:val="Normal"/>
    <w:link w:val="FooterChar"/>
    <w:rsid w:val="00B12A72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rsid w:val="00B12A72"/>
    <w:rPr>
      <w:rFonts w:eastAsia="Times New Roman"/>
    </w:rPr>
  </w:style>
  <w:style w:type="paragraph" w:styleId="IndexHeading">
    <w:name w:val="index heading"/>
    <w:basedOn w:val="Normal"/>
    <w:next w:val="Index1"/>
    <w:rsid w:val="00B12A72"/>
    <w:rPr>
      <w:rFonts w:ascii="Arial" w:hAnsi="Arial" w:cs="Arial"/>
      <w:b/>
      <w:bCs/>
    </w:rPr>
  </w:style>
  <w:style w:type="paragraph" w:styleId="Caption">
    <w:name w:val="caption"/>
    <w:basedOn w:val="Normal"/>
    <w:next w:val="Normal"/>
    <w:qFormat/>
    <w:rsid w:val="00B12A72"/>
    <w:rPr>
      <w:b/>
      <w:bCs/>
    </w:rPr>
  </w:style>
  <w:style w:type="paragraph" w:styleId="TableofFigures">
    <w:name w:val="table of figures"/>
    <w:basedOn w:val="Normal"/>
    <w:next w:val="Normal"/>
    <w:rsid w:val="00B12A72"/>
  </w:style>
  <w:style w:type="paragraph" w:styleId="EnvelopeAddress">
    <w:name w:val="envelope address"/>
    <w:basedOn w:val="Normal"/>
    <w:rsid w:val="00B12A72"/>
    <w:pPr>
      <w:framePr w:w="7920" w:h="1980" w:hRule="exact" w:hSpace="180" w:wrap="auto" w:hAnchor="page" w:xAlign="center" w:yAlign="bottom"/>
      <w:ind w:left="2880"/>
    </w:pPr>
    <w:rPr>
      <w:rFonts w:eastAsia="Times New Roman" w:cs="Arial"/>
      <w:sz w:val="22"/>
    </w:rPr>
  </w:style>
  <w:style w:type="paragraph" w:styleId="EnvelopeReturn">
    <w:name w:val="envelope return"/>
    <w:basedOn w:val="Normal"/>
    <w:rsid w:val="00B12A72"/>
    <w:rPr>
      <w:rFonts w:ascii="Arial" w:eastAsia="Times New Roman" w:hAnsi="Arial" w:cs="Arial"/>
    </w:rPr>
  </w:style>
  <w:style w:type="character" w:styleId="PageNumber">
    <w:name w:val="page number"/>
    <w:basedOn w:val="DefaultParagraphFont"/>
    <w:rsid w:val="00B12A72"/>
  </w:style>
  <w:style w:type="paragraph" w:styleId="EndnoteText">
    <w:name w:val="endnote text"/>
    <w:basedOn w:val="Normal"/>
    <w:link w:val="EndnoteTextChar"/>
    <w:rsid w:val="00B12A72"/>
  </w:style>
  <w:style w:type="character" w:customStyle="1" w:styleId="EndnoteTextChar">
    <w:name w:val="Endnote Text Char"/>
    <w:basedOn w:val="DefaultParagraphFont"/>
    <w:link w:val="EndnoteText"/>
    <w:rsid w:val="00B12A72"/>
  </w:style>
  <w:style w:type="paragraph" w:styleId="TableofAuthorities">
    <w:name w:val="table of authorities"/>
    <w:basedOn w:val="Normal"/>
    <w:next w:val="Normal"/>
    <w:rsid w:val="00B12A72"/>
    <w:pPr>
      <w:ind w:left="200" w:hanging="200"/>
    </w:pPr>
  </w:style>
  <w:style w:type="paragraph" w:styleId="MacroText">
    <w:name w:val="macro"/>
    <w:link w:val="MacroTextChar"/>
    <w:rsid w:val="00B12A7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MS Mincho" w:hAnsi="Courier New" w:cs="Courier New"/>
    </w:rPr>
  </w:style>
  <w:style w:type="character" w:customStyle="1" w:styleId="MacroTextChar">
    <w:name w:val="Macro Text Char"/>
    <w:basedOn w:val="DefaultParagraphFont"/>
    <w:link w:val="MacroText"/>
    <w:rsid w:val="00B12A72"/>
    <w:rPr>
      <w:rFonts w:ascii="Courier New" w:eastAsia="MS Mincho" w:hAnsi="Courier New" w:cs="Courier New"/>
    </w:rPr>
  </w:style>
  <w:style w:type="paragraph" w:styleId="TOAHeading">
    <w:name w:val="toa heading"/>
    <w:basedOn w:val="Normal"/>
    <w:next w:val="Normal"/>
    <w:rsid w:val="00B12A72"/>
    <w:pPr>
      <w:spacing w:before="120"/>
    </w:pPr>
    <w:rPr>
      <w:rFonts w:ascii="Arial" w:hAnsi="Arial" w:cs="Arial"/>
      <w:b/>
      <w:bCs/>
      <w:szCs w:val="24"/>
    </w:rPr>
  </w:style>
  <w:style w:type="paragraph" w:styleId="List">
    <w:name w:val="List"/>
    <w:basedOn w:val="Normal"/>
    <w:rsid w:val="00B12A72"/>
    <w:pPr>
      <w:ind w:left="360" w:hanging="360"/>
    </w:pPr>
    <w:rPr>
      <w:rFonts w:eastAsia="Times New Roman"/>
    </w:rPr>
  </w:style>
  <w:style w:type="paragraph" w:styleId="ListBullet">
    <w:name w:val="List Bullet"/>
    <w:basedOn w:val="Normal"/>
    <w:rsid w:val="00B12A72"/>
    <w:pPr>
      <w:numPr>
        <w:numId w:val="3"/>
      </w:numPr>
    </w:pPr>
    <w:rPr>
      <w:rFonts w:eastAsia="Times New Roman"/>
    </w:rPr>
  </w:style>
  <w:style w:type="paragraph" w:styleId="ListNumber">
    <w:name w:val="List Number"/>
    <w:basedOn w:val="Normal"/>
    <w:rsid w:val="00B12A72"/>
    <w:pPr>
      <w:numPr>
        <w:numId w:val="4"/>
      </w:numPr>
    </w:pPr>
    <w:rPr>
      <w:rFonts w:eastAsia="Times New Roman"/>
    </w:rPr>
  </w:style>
  <w:style w:type="paragraph" w:styleId="List2">
    <w:name w:val="List 2"/>
    <w:basedOn w:val="Normal"/>
    <w:rsid w:val="00B12A72"/>
    <w:pPr>
      <w:ind w:left="720" w:hanging="360"/>
    </w:pPr>
    <w:rPr>
      <w:rFonts w:eastAsia="Times New Roman"/>
    </w:rPr>
  </w:style>
  <w:style w:type="paragraph" w:styleId="List3">
    <w:name w:val="List 3"/>
    <w:basedOn w:val="Normal"/>
    <w:rsid w:val="00B12A72"/>
    <w:pPr>
      <w:ind w:left="1080" w:hanging="360"/>
    </w:pPr>
    <w:rPr>
      <w:rFonts w:eastAsia="Times New Roman"/>
    </w:rPr>
  </w:style>
  <w:style w:type="paragraph" w:styleId="List4">
    <w:name w:val="List 4"/>
    <w:basedOn w:val="Normal"/>
    <w:rsid w:val="00B12A72"/>
    <w:pPr>
      <w:ind w:left="1440" w:hanging="360"/>
    </w:pPr>
    <w:rPr>
      <w:rFonts w:eastAsia="Times New Roman"/>
    </w:rPr>
  </w:style>
  <w:style w:type="paragraph" w:styleId="List5">
    <w:name w:val="List 5"/>
    <w:basedOn w:val="Normal"/>
    <w:rsid w:val="00B12A72"/>
    <w:pPr>
      <w:ind w:left="1800" w:hanging="360"/>
    </w:pPr>
    <w:rPr>
      <w:rFonts w:eastAsia="Times New Roman"/>
    </w:rPr>
  </w:style>
  <w:style w:type="paragraph" w:styleId="ListBullet2">
    <w:name w:val="List Bullet 2"/>
    <w:basedOn w:val="Normal"/>
    <w:rsid w:val="00B12A72"/>
    <w:pPr>
      <w:numPr>
        <w:numId w:val="5"/>
      </w:numPr>
    </w:pPr>
    <w:rPr>
      <w:rFonts w:eastAsia="Times New Roman"/>
    </w:rPr>
  </w:style>
  <w:style w:type="paragraph" w:styleId="ListBullet3">
    <w:name w:val="List Bullet 3"/>
    <w:basedOn w:val="Normal"/>
    <w:rsid w:val="00B12A72"/>
    <w:pPr>
      <w:numPr>
        <w:numId w:val="6"/>
      </w:numPr>
    </w:pPr>
    <w:rPr>
      <w:rFonts w:eastAsia="Times New Roman"/>
    </w:rPr>
  </w:style>
  <w:style w:type="paragraph" w:styleId="ListBullet4">
    <w:name w:val="List Bullet 4"/>
    <w:basedOn w:val="Normal"/>
    <w:rsid w:val="00B12A72"/>
    <w:pPr>
      <w:numPr>
        <w:numId w:val="7"/>
      </w:numPr>
    </w:pPr>
    <w:rPr>
      <w:rFonts w:eastAsia="Times New Roman"/>
    </w:rPr>
  </w:style>
  <w:style w:type="paragraph" w:styleId="ListBullet5">
    <w:name w:val="List Bullet 5"/>
    <w:basedOn w:val="Normal"/>
    <w:rsid w:val="00B12A72"/>
    <w:pPr>
      <w:numPr>
        <w:numId w:val="8"/>
      </w:numPr>
    </w:pPr>
    <w:rPr>
      <w:rFonts w:eastAsia="Times New Roman"/>
    </w:rPr>
  </w:style>
  <w:style w:type="paragraph" w:styleId="ListNumber2">
    <w:name w:val="List Number 2"/>
    <w:basedOn w:val="Normal"/>
    <w:rsid w:val="00B12A72"/>
    <w:pPr>
      <w:numPr>
        <w:numId w:val="9"/>
      </w:numPr>
    </w:pPr>
    <w:rPr>
      <w:rFonts w:eastAsia="Times New Roman"/>
    </w:rPr>
  </w:style>
  <w:style w:type="paragraph" w:styleId="ListNumber3">
    <w:name w:val="List Number 3"/>
    <w:basedOn w:val="Normal"/>
    <w:rsid w:val="00B12A72"/>
    <w:pPr>
      <w:numPr>
        <w:numId w:val="10"/>
      </w:numPr>
    </w:pPr>
    <w:rPr>
      <w:rFonts w:eastAsia="Times New Roman"/>
    </w:rPr>
  </w:style>
  <w:style w:type="paragraph" w:styleId="ListNumber4">
    <w:name w:val="List Number 4"/>
    <w:basedOn w:val="Normal"/>
    <w:rsid w:val="00B12A72"/>
    <w:pPr>
      <w:numPr>
        <w:numId w:val="11"/>
      </w:numPr>
    </w:pPr>
    <w:rPr>
      <w:rFonts w:eastAsia="Times New Roman"/>
    </w:rPr>
  </w:style>
  <w:style w:type="paragraph" w:styleId="ListNumber5">
    <w:name w:val="List Number 5"/>
    <w:basedOn w:val="Normal"/>
    <w:rsid w:val="00B12A72"/>
    <w:pPr>
      <w:numPr>
        <w:numId w:val="12"/>
      </w:numPr>
    </w:pPr>
    <w:rPr>
      <w:rFonts w:eastAsia="Times New Roman"/>
    </w:rPr>
  </w:style>
  <w:style w:type="paragraph" w:styleId="Title">
    <w:name w:val="Title"/>
    <w:basedOn w:val="Normal"/>
    <w:link w:val="TitleChar"/>
    <w:qFormat/>
    <w:rsid w:val="00B12A72"/>
    <w:pPr>
      <w:spacing w:before="240" w:after="60"/>
      <w:jc w:val="center"/>
      <w:outlineLvl w:val="0"/>
    </w:pPr>
    <w:rPr>
      <w:rFonts w:ascii="Arial" w:eastAsia="Times New Roman" w:hAnsi="Arial" w:cs="Arial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B12A72"/>
    <w:rPr>
      <w:rFonts w:ascii="Arial" w:eastAsia="Times New Roman" w:hAnsi="Arial" w:cs="Arial"/>
      <w:b/>
      <w:bCs/>
      <w:kern w:val="28"/>
      <w:sz w:val="32"/>
      <w:szCs w:val="32"/>
    </w:rPr>
  </w:style>
  <w:style w:type="paragraph" w:styleId="Closing">
    <w:name w:val="Closing"/>
    <w:basedOn w:val="Normal"/>
    <w:link w:val="ClosingChar"/>
    <w:rsid w:val="00B12A72"/>
    <w:pPr>
      <w:ind w:left="4320"/>
    </w:pPr>
    <w:rPr>
      <w:rFonts w:eastAsia="Times New Roman"/>
    </w:rPr>
  </w:style>
  <w:style w:type="character" w:customStyle="1" w:styleId="ClosingChar">
    <w:name w:val="Closing Char"/>
    <w:basedOn w:val="DefaultParagraphFont"/>
    <w:link w:val="Closing"/>
    <w:rsid w:val="00B12A72"/>
    <w:rPr>
      <w:rFonts w:eastAsia="Times New Roman"/>
    </w:rPr>
  </w:style>
  <w:style w:type="paragraph" w:styleId="Signature">
    <w:name w:val="Signature"/>
    <w:basedOn w:val="Normal"/>
    <w:link w:val="SignatureChar"/>
    <w:rsid w:val="00B12A72"/>
    <w:pPr>
      <w:ind w:left="4320"/>
    </w:pPr>
    <w:rPr>
      <w:rFonts w:eastAsia="Times New Roman"/>
    </w:rPr>
  </w:style>
  <w:style w:type="character" w:customStyle="1" w:styleId="SignatureChar">
    <w:name w:val="Signature Char"/>
    <w:basedOn w:val="DefaultParagraphFont"/>
    <w:link w:val="Signature"/>
    <w:rsid w:val="00B12A72"/>
    <w:rPr>
      <w:rFonts w:eastAsia="Times New Roman"/>
    </w:rPr>
  </w:style>
  <w:style w:type="paragraph" w:styleId="BodyText">
    <w:name w:val="Body Text"/>
    <w:basedOn w:val="Normal"/>
    <w:link w:val="BodyTextChar"/>
    <w:rsid w:val="00B12A72"/>
    <w:pPr>
      <w:spacing w:after="120"/>
    </w:pPr>
    <w:rPr>
      <w:rFonts w:eastAsia="Times New Roman"/>
    </w:rPr>
  </w:style>
  <w:style w:type="character" w:customStyle="1" w:styleId="BodyTextChar">
    <w:name w:val="Body Text Char"/>
    <w:basedOn w:val="DefaultParagraphFont"/>
    <w:link w:val="BodyText"/>
    <w:rsid w:val="00B12A72"/>
    <w:rPr>
      <w:rFonts w:eastAsia="Times New Roman"/>
    </w:rPr>
  </w:style>
  <w:style w:type="paragraph" w:styleId="BodyTextIndent">
    <w:name w:val="Body Text Indent"/>
    <w:basedOn w:val="Normal"/>
    <w:link w:val="BodyTextIndentChar"/>
    <w:rsid w:val="00B12A72"/>
    <w:pPr>
      <w:spacing w:after="120"/>
      <w:ind w:left="360"/>
    </w:pPr>
    <w:rPr>
      <w:rFonts w:eastAsia="Times New Roman"/>
    </w:rPr>
  </w:style>
  <w:style w:type="character" w:customStyle="1" w:styleId="BodyTextIndentChar">
    <w:name w:val="Body Text Indent Char"/>
    <w:basedOn w:val="DefaultParagraphFont"/>
    <w:link w:val="BodyTextIndent"/>
    <w:rsid w:val="00B12A72"/>
    <w:rPr>
      <w:rFonts w:eastAsia="Times New Roman"/>
    </w:rPr>
  </w:style>
  <w:style w:type="paragraph" w:styleId="ListContinue">
    <w:name w:val="List Continue"/>
    <w:basedOn w:val="Normal"/>
    <w:rsid w:val="00B12A72"/>
    <w:pPr>
      <w:spacing w:after="120"/>
      <w:ind w:left="360"/>
    </w:pPr>
    <w:rPr>
      <w:rFonts w:eastAsia="Times New Roman"/>
    </w:rPr>
  </w:style>
  <w:style w:type="paragraph" w:styleId="ListContinue2">
    <w:name w:val="List Continue 2"/>
    <w:basedOn w:val="Normal"/>
    <w:rsid w:val="00B12A72"/>
    <w:pPr>
      <w:spacing w:after="120"/>
      <w:ind w:left="720"/>
    </w:pPr>
    <w:rPr>
      <w:rFonts w:eastAsia="Times New Roman"/>
    </w:rPr>
  </w:style>
  <w:style w:type="paragraph" w:styleId="ListContinue3">
    <w:name w:val="List Continue 3"/>
    <w:basedOn w:val="Normal"/>
    <w:rsid w:val="00B12A72"/>
    <w:pPr>
      <w:spacing w:after="120"/>
      <w:ind w:left="1080"/>
    </w:pPr>
    <w:rPr>
      <w:rFonts w:eastAsia="Times New Roman"/>
    </w:rPr>
  </w:style>
  <w:style w:type="paragraph" w:styleId="ListContinue4">
    <w:name w:val="List Continue 4"/>
    <w:basedOn w:val="Normal"/>
    <w:rsid w:val="00B12A72"/>
    <w:pPr>
      <w:spacing w:after="120"/>
      <w:ind w:left="1440"/>
    </w:pPr>
    <w:rPr>
      <w:rFonts w:eastAsia="Times New Roman"/>
    </w:rPr>
  </w:style>
  <w:style w:type="paragraph" w:styleId="ListContinue5">
    <w:name w:val="List Continue 5"/>
    <w:basedOn w:val="Normal"/>
    <w:rsid w:val="00B12A72"/>
    <w:pPr>
      <w:spacing w:after="120"/>
      <w:ind w:left="1800"/>
    </w:pPr>
    <w:rPr>
      <w:rFonts w:eastAsia="Times New Roman"/>
    </w:rPr>
  </w:style>
  <w:style w:type="paragraph" w:styleId="MessageHeader">
    <w:name w:val="Message Header"/>
    <w:basedOn w:val="Normal"/>
    <w:link w:val="MessageHeaderChar"/>
    <w:rsid w:val="00B12A7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Arial" w:eastAsia="Times New Roman" w:hAnsi="Arial" w:cs="Arial"/>
      <w:szCs w:val="24"/>
    </w:rPr>
  </w:style>
  <w:style w:type="character" w:customStyle="1" w:styleId="MessageHeaderChar">
    <w:name w:val="Message Header Char"/>
    <w:basedOn w:val="DefaultParagraphFont"/>
    <w:link w:val="MessageHeader"/>
    <w:rsid w:val="00B12A72"/>
    <w:rPr>
      <w:rFonts w:ascii="Arial" w:eastAsia="Times New Roman" w:hAnsi="Arial" w:cs="Arial"/>
      <w:sz w:val="24"/>
      <w:szCs w:val="24"/>
      <w:shd w:val="pct20" w:color="auto" w:fill="auto"/>
    </w:rPr>
  </w:style>
  <w:style w:type="paragraph" w:styleId="Subtitle">
    <w:name w:val="Subtitle"/>
    <w:basedOn w:val="Normal"/>
    <w:link w:val="SubtitleChar"/>
    <w:qFormat/>
    <w:rsid w:val="00B12A72"/>
    <w:pPr>
      <w:spacing w:after="60"/>
      <w:jc w:val="center"/>
      <w:outlineLvl w:val="1"/>
    </w:pPr>
    <w:rPr>
      <w:rFonts w:ascii="Arial" w:eastAsia="Times New Roman" w:hAnsi="Arial" w:cs="Arial"/>
      <w:szCs w:val="24"/>
    </w:rPr>
  </w:style>
  <w:style w:type="character" w:customStyle="1" w:styleId="SubtitleChar">
    <w:name w:val="Subtitle Char"/>
    <w:basedOn w:val="DefaultParagraphFont"/>
    <w:link w:val="Subtitle"/>
    <w:rsid w:val="00B12A72"/>
    <w:rPr>
      <w:rFonts w:ascii="Arial" w:eastAsia="Times New Roman" w:hAnsi="Arial" w:cs="Arial"/>
      <w:sz w:val="24"/>
      <w:szCs w:val="24"/>
    </w:rPr>
  </w:style>
  <w:style w:type="paragraph" w:styleId="Salutation">
    <w:name w:val="Salutation"/>
    <w:basedOn w:val="Normal"/>
    <w:next w:val="Normal"/>
    <w:link w:val="SalutationChar"/>
    <w:rsid w:val="00B12A72"/>
    <w:rPr>
      <w:rFonts w:eastAsia="Times New Roman"/>
    </w:rPr>
  </w:style>
  <w:style w:type="character" w:customStyle="1" w:styleId="SalutationChar">
    <w:name w:val="Salutation Char"/>
    <w:basedOn w:val="DefaultParagraphFont"/>
    <w:link w:val="Salutation"/>
    <w:rsid w:val="00B12A72"/>
    <w:rPr>
      <w:rFonts w:eastAsia="Times New Roman"/>
    </w:rPr>
  </w:style>
  <w:style w:type="paragraph" w:styleId="Date">
    <w:name w:val="Date"/>
    <w:basedOn w:val="Normal"/>
    <w:next w:val="Normal"/>
    <w:link w:val="DateChar"/>
    <w:rsid w:val="00B12A72"/>
    <w:rPr>
      <w:rFonts w:eastAsia="Times New Roman"/>
    </w:rPr>
  </w:style>
  <w:style w:type="character" w:customStyle="1" w:styleId="DateChar">
    <w:name w:val="Date Char"/>
    <w:basedOn w:val="DefaultParagraphFont"/>
    <w:link w:val="Date"/>
    <w:rsid w:val="00B12A72"/>
    <w:rPr>
      <w:rFonts w:eastAsia="Times New Roman"/>
    </w:rPr>
  </w:style>
  <w:style w:type="paragraph" w:styleId="BodyTextFirstIndent">
    <w:name w:val="Body Text First Indent"/>
    <w:basedOn w:val="BodyText"/>
    <w:link w:val="BodyTextFirstIndentChar"/>
    <w:rsid w:val="00B12A72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rsid w:val="00B12A72"/>
    <w:rPr>
      <w:rFonts w:eastAsia="Times New Roman"/>
    </w:rPr>
  </w:style>
  <w:style w:type="paragraph" w:styleId="BodyTextFirstIndent2">
    <w:name w:val="Body Text First Indent 2"/>
    <w:basedOn w:val="BodyTextIndent"/>
    <w:link w:val="BodyTextFirstIndent2Char"/>
    <w:rsid w:val="00B12A72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rsid w:val="00B12A72"/>
    <w:rPr>
      <w:rFonts w:eastAsia="Times New Roman"/>
    </w:rPr>
  </w:style>
  <w:style w:type="paragraph" w:styleId="NoteHeading">
    <w:name w:val="Note Heading"/>
    <w:basedOn w:val="Normal"/>
    <w:next w:val="Normal"/>
    <w:link w:val="NoteHeadingChar"/>
    <w:rsid w:val="00B12A72"/>
    <w:rPr>
      <w:rFonts w:eastAsia="Times New Roman"/>
    </w:rPr>
  </w:style>
  <w:style w:type="character" w:customStyle="1" w:styleId="NoteHeadingChar">
    <w:name w:val="Note Heading Char"/>
    <w:basedOn w:val="DefaultParagraphFont"/>
    <w:link w:val="NoteHeading"/>
    <w:rsid w:val="00B12A72"/>
    <w:rPr>
      <w:rFonts w:eastAsia="Times New Roman"/>
    </w:rPr>
  </w:style>
  <w:style w:type="paragraph" w:styleId="BodyText2">
    <w:name w:val="Body Text 2"/>
    <w:basedOn w:val="Normal"/>
    <w:link w:val="BodyText2Char"/>
    <w:rsid w:val="00B12A72"/>
    <w:pPr>
      <w:spacing w:after="120" w:line="480" w:lineRule="auto"/>
    </w:pPr>
    <w:rPr>
      <w:rFonts w:eastAsia="Times New Roman"/>
    </w:rPr>
  </w:style>
  <w:style w:type="character" w:customStyle="1" w:styleId="BodyText2Char">
    <w:name w:val="Body Text 2 Char"/>
    <w:basedOn w:val="DefaultParagraphFont"/>
    <w:link w:val="BodyText2"/>
    <w:rsid w:val="00B12A72"/>
    <w:rPr>
      <w:rFonts w:eastAsia="Times New Roman"/>
    </w:rPr>
  </w:style>
  <w:style w:type="paragraph" w:styleId="BodyText3">
    <w:name w:val="Body Text 3"/>
    <w:basedOn w:val="Normal"/>
    <w:link w:val="BodyText3Char"/>
    <w:rsid w:val="00B12A72"/>
    <w:pPr>
      <w:spacing w:after="120"/>
    </w:pPr>
    <w:rPr>
      <w:rFonts w:eastAsia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B12A72"/>
    <w:rPr>
      <w:rFonts w:eastAsia="Times New Roman"/>
      <w:sz w:val="16"/>
      <w:szCs w:val="16"/>
    </w:rPr>
  </w:style>
  <w:style w:type="paragraph" w:styleId="BodyTextIndent2">
    <w:name w:val="Body Text Indent 2"/>
    <w:basedOn w:val="Normal"/>
    <w:link w:val="BodyTextIndent2Char"/>
    <w:rsid w:val="00B12A72"/>
    <w:pPr>
      <w:spacing w:after="120" w:line="480" w:lineRule="auto"/>
      <w:ind w:left="360"/>
    </w:pPr>
    <w:rPr>
      <w:rFonts w:eastAsia="Times New Roman"/>
    </w:rPr>
  </w:style>
  <w:style w:type="character" w:customStyle="1" w:styleId="BodyTextIndent2Char">
    <w:name w:val="Body Text Indent 2 Char"/>
    <w:basedOn w:val="DefaultParagraphFont"/>
    <w:link w:val="BodyTextIndent2"/>
    <w:rsid w:val="00B12A72"/>
    <w:rPr>
      <w:rFonts w:eastAsia="Times New Roman"/>
    </w:rPr>
  </w:style>
  <w:style w:type="paragraph" w:styleId="BodyTextIndent3">
    <w:name w:val="Body Text Indent 3"/>
    <w:basedOn w:val="Normal"/>
    <w:link w:val="BodyTextIndent3Char"/>
    <w:rsid w:val="00B12A72"/>
    <w:pPr>
      <w:spacing w:after="120"/>
      <w:ind w:left="360"/>
    </w:pPr>
    <w:rPr>
      <w:rFonts w:eastAsia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B12A72"/>
    <w:rPr>
      <w:rFonts w:eastAsia="Times New Roman"/>
      <w:sz w:val="16"/>
      <w:szCs w:val="16"/>
    </w:rPr>
  </w:style>
  <w:style w:type="paragraph" w:styleId="BlockText">
    <w:name w:val="Block Text"/>
    <w:basedOn w:val="Normal"/>
    <w:rsid w:val="00B12A72"/>
    <w:pPr>
      <w:spacing w:after="120"/>
      <w:ind w:left="1440" w:right="1440"/>
    </w:pPr>
    <w:rPr>
      <w:rFonts w:eastAsia="Times New Roman"/>
    </w:rPr>
  </w:style>
  <w:style w:type="character" w:styleId="Hyperlink">
    <w:name w:val="Hyperlink"/>
    <w:basedOn w:val="DefaultParagraphFont"/>
    <w:rsid w:val="00B12A72"/>
    <w:rPr>
      <w:color w:val="0000FF"/>
      <w:u w:val="single"/>
    </w:rPr>
  </w:style>
  <w:style w:type="character" w:styleId="FollowedHyperlink">
    <w:name w:val="FollowedHyperlink"/>
    <w:basedOn w:val="DefaultParagraphFont"/>
    <w:rsid w:val="00B12A72"/>
    <w:rPr>
      <w:color w:val="800080"/>
      <w:u w:val="single"/>
    </w:rPr>
  </w:style>
  <w:style w:type="character" w:styleId="Emphasis">
    <w:name w:val="Emphasis"/>
    <w:qFormat/>
    <w:rsid w:val="00B12A72"/>
    <w:rPr>
      <w:i/>
      <w:iCs/>
    </w:rPr>
  </w:style>
  <w:style w:type="paragraph" w:styleId="DocumentMap">
    <w:name w:val="Document Map"/>
    <w:basedOn w:val="Normal"/>
    <w:link w:val="DocumentMapChar"/>
    <w:rsid w:val="00B12A72"/>
    <w:pPr>
      <w:shd w:val="clear" w:color="auto" w:fill="000080"/>
    </w:pPr>
    <w:rPr>
      <w:rFonts w:ascii="Tahoma" w:hAnsi="Tahoma" w:cs="Tahoma"/>
    </w:rPr>
  </w:style>
  <w:style w:type="character" w:customStyle="1" w:styleId="DocumentMapChar">
    <w:name w:val="Document Map Char"/>
    <w:basedOn w:val="DefaultParagraphFont"/>
    <w:link w:val="DocumentMap"/>
    <w:rsid w:val="00B12A72"/>
    <w:rPr>
      <w:rFonts w:ascii="Tahoma" w:hAnsi="Tahoma" w:cs="Tahoma"/>
      <w:shd w:val="clear" w:color="auto" w:fill="000080"/>
    </w:rPr>
  </w:style>
  <w:style w:type="paragraph" w:styleId="PlainText">
    <w:name w:val="Plain Text"/>
    <w:basedOn w:val="Normal"/>
    <w:link w:val="PlainTextChar"/>
    <w:rsid w:val="00B12A72"/>
    <w:rPr>
      <w:rFonts w:ascii="Courier New" w:eastAsia="Times New Roman" w:hAnsi="Courier New" w:cs="Courier New"/>
    </w:rPr>
  </w:style>
  <w:style w:type="character" w:customStyle="1" w:styleId="PlainTextChar">
    <w:name w:val="Plain Text Char"/>
    <w:basedOn w:val="DefaultParagraphFont"/>
    <w:link w:val="PlainText"/>
    <w:rsid w:val="00B12A72"/>
    <w:rPr>
      <w:rFonts w:ascii="Courier New" w:eastAsia="Times New Roman" w:hAnsi="Courier New" w:cs="Courier New"/>
    </w:rPr>
  </w:style>
  <w:style w:type="paragraph" w:styleId="E-mailSignature">
    <w:name w:val="E-mail Signature"/>
    <w:basedOn w:val="Normal"/>
    <w:link w:val="E-mailSignatureChar"/>
    <w:rsid w:val="00B12A72"/>
    <w:rPr>
      <w:rFonts w:eastAsia="Times New Roman"/>
    </w:rPr>
  </w:style>
  <w:style w:type="character" w:customStyle="1" w:styleId="E-mailSignatureChar">
    <w:name w:val="E-mail Signature Char"/>
    <w:basedOn w:val="DefaultParagraphFont"/>
    <w:link w:val="E-mailSignature"/>
    <w:rsid w:val="00B12A72"/>
    <w:rPr>
      <w:rFonts w:eastAsia="Times New Roman"/>
    </w:rPr>
  </w:style>
  <w:style w:type="paragraph" w:styleId="NormalWeb">
    <w:name w:val="Normal (Web)"/>
    <w:basedOn w:val="Normal"/>
    <w:link w:val="NormalWebChar"/>
    <w:rsid w:val="00B12A72"/>
    <w:rPr>
      <w:rFonts w:eastAsia="Times New Roman"/>
      <w:szCs w:val="24"/>
    </w:rPr>
  </w:style>
  <w:style w:type="paragraph" w:styleId="HTMLAddress">
    <w:name w:val="HTML Address"/>
    <w:basedOn w:val="Normal"/>
    <w:link w:val="HTMLAddressChar"/>
    <w:rsid w:val="00B12A72"/>
    <w:rPr>
      <w:rFonts w:eastAsia="Times New Roman"/>
      <w:i/>
      <w:iCs/>
    </w:rPr>
  </w:style>
  <w:style w:type="character" w:customStyle="1" w:styleId="HTMLAddressChar">
    <w:name w:val="HTML Address Char"/>
    <w:basedOn w:val="DefaultParagraphFont"/>
    <w:link w:val="HTMLAddress"/>
    <w:rsid w:val="00B12A72"/>
    <w:rPr>
      <w:rFonts w:eastAsia="Times New Roman"/>
      <w:i/>
      <w:iCs/>
    </w:rPr>
  </w:style>
  <w:style w:type="paragraph" w:styleId="HTMLPreformatted">
    <w:name w:val="HTML Preformatted"/>
    <w:basedOn w:val="Normal"/>
    <w:link w:val="HTMLPreformattedChar"/>
    <w:rsid w:val="00B12A72"/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rsid w:val="00B12A72"/>
    <w:rPr>
      <w:rFonts w:ascii="Courier New" w:eastAsia="Times New Roman" w:hAnsi="Courier New" w:cs="Courier New"/>
    </w:rPr>
  </w:style>
  <w:style w:type="paragraph" w:styleId="CommentSubject">
    <w:name w:val="annotation subject"/>
    <w:basedOn w:val="CommentText"/>
    <w:next w:val="CommentText"/>
    <w:link w:val="CommentSubjectChar"/>
    <w:rsid w:val="00B12A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12A72"/>
    <w:rPr>
      <w:b/>
      <w:bCs/>
    </w:rPr>
  </w:style>
  <w:style w:type="paragraph" w:styleId="BalloonText">
    <w:name w:val="Balloon Text"/>
    <w:basedOn w:val="Normal"/>
    <w:link w:val="BalloonTextChar"/>
    <w:rsid w:val="00B12A7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B12A72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rsid w:val="000F3102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B12A72"/>
    <w:rPr>
      <w:rFonts w:eastAsia="MS Mincho"/>
    </w:rPr>
  </w:style>
  <w:style w:type="paragraph" w:styleId="ListParagraph">
    <w:name w:val="List Paragraph"/>
    <w:basedOn w:val="Normal"/>
    <w:uiPriority w:val="34"/>
    <w:qFormat/>
    <w:rsid w:val="00B12A72"/>
    <w:pPr>
      <w:ind w:left="720"/>
    </w:pPr>
  </w:style>
  <w:style w:type="paragraph" w:styleId="Quote">
    <w:name w:val="Quote"/>
    <w:basedOn w:val="Normal"/>
    <w:next w:val="Normal"/>
    <w:link w:val="QuoteChar"/>
    <w:uiPriority w:val="29"/>
    <w:qFormat/>
    <w:rsid w:val="00B12A72"/>
    <w:rPr>
      <w:i/>
      <w:iCs/>
      <w:color w:val="000000" w:themeColor="text1"/>
    </w:rPr>
  </w:style>
  <w:style w:type="character" w:customStyle="1" w:styleId="QuoteChar">
    <w:name w:val="Quote Char"/>
    <w:link w:val="Quote"/>
    <w:uiPriority w:val="29"/>
    <w:rsid w:val="00B12A72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12A72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link w:val="IntenseQuote"/>
    <w:uiPriority w:val="30"/>
    <w:rsid w:val="00B12A72"/>
    <w:rPr>
      <w:b/>
      <w:bCs/>
      <w:i/>
      <w:iCs/>
      <w:color w:val="4F81BD" w:themeColor="accent1"/>
    </w:rPr>
  </w:style>
  <w:style w:type="paragraph" w:styleId="Bibliography">
    <w:name w:val="Bibliography"/>
    <w:basedOn w:val="Normal"/>
    <w:next w:val="Normal"/>
    <w:uiPriority w:val="37"/>
    <w:semiHidden/>
    <w:unhideWhenUsed/>
    <w:rsid w:val="00B12A72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12A72"/>
    <w:pPr>
      <w:outlineLvl w:val="9"/>
    </w:pPr>
    <w:rPr>
      <w:rFonts w:asciiTheme="majorHAnsi" w:hAnsiTheme="majorHAnsi"/>
      <w:bCs/>
      <w:kern w:val="32"/>
      <w:sz w:val="32"/>
      <w:szCs w:val="32"/>
    </w:rPr>
  </w:style>
  <w:style w:type="paragraph" w:customStyle="1" w:styleId="SMheading10">
    <w:name w:val="SM heading 1"/>
    <w:basedOn w:val="Normal"/>
    <w:rsid w:val="00943C54"/>
    <w:pPr>
      <w:keepNext/>
      <w:widowControl w:val="0"/>
      <w:spacing w:before="240" w:after="60"/>
      <w:outlineLvl w:val="0"/>
    </w:pPr>
    <w:rPr>
      <w:rFonts w:eastAsia="Times New Roman"/>
      <w:b/>
      <w:i/>
      <w:kern w:val="28"/>
      <w:sz w:val="48"/>
    </w:rPr>
  </w:style>
  <w:style w:type="character" w:customStyle="1" w:styleId="Margaret">
    <w:name w:val="Margaret"/>
    <w:semiHidden/>
    <w:rsid w:val="00943C54"/>
    <w:rPr>
      <w:rFonts w:ascii="Times New Roman" w:hAnsi="Times New Roman" w:cs="Times New Roman"/>
      <w:b w:val="0"/>
      <w:bCs w:val="0"/>
      <w:i w:val="0"/>
      <w:iCs w:val="0"/>
      <w:strike w:val="0"/>
      <w:color w:val="0000FF"/>
      <w:sz w:val="24"/>
      <w:szCs w:val="24"/>
      <w:u w:val="none"/>
    </w:rPr>
  </w:style>
  <w:style w:type="paragraph" w:customStyle="1" w:styleId="Default">
    <w:name w:val="Default"/>
    <w:rsid w:val="00943C54"/>
    <w:pPr>
      <w:autoSpaceDE w:val="0"/>
      <w:autoSpaceDN w:val="0"/>
      <w:adjustRightInd w:val="0"/>
    </w:pPr>
    <w:rPr>
      <w:rFonts w:eastAsia="Times New Roman"/>
      <w:color w:val="000000"/>
      <w:szCs w:val="24"/>
    </w:rPr>
  </w:style>
  <w:style w:type="character" w:styleId="FootnoteReference">
    <w:name w:val="footnote reference"/>
    <w:rsid w:val="00B12A72"/>
    <w:rPr>
      <w:vertAlign w:val="superscript"/>
    </w:rPr>
  </w:style>
  <w:style w:type="character" w:styleId="CommentReference">
    <w:name w:val="annotation reference"/>
    <w:rsid w:val="00B12A72"/>
    <w:rPr>
      <w:sz w:val="16"/>
      <w:szCs w:val="16"/>
    </w:rPr>
  </w:style>
  <w:style w:type="character" w:customStyle="1" w:styleId="NormalWebChar">
    <w:name w:val="Normal (Web) Char"/>
    <w:link w:val="NormalWeb"/>
    <w:rsid w:val="00B12A72"/>
    <w:rPr>
      <w:rFonts w:eastAsia="Times New Roman"/>
      <w:sz w:val="24"/>
      <w:szCs w:val="24"/>
    </w:rPr>
  </w:style>
  <w:style w:type="character" w:styleId="LineNumber">
    <w:name w:val="line number"/>
    <w:basedOn w:val="DefaultParagraphFont"/>
    <w:rsid w:val="00E34433"/>
  </w:style>
  <w:style w:type="paragraph" w:customStyle="1" w:styleId="EndNoteBibliographyTitle">
    <w:name w:val="EndNote Bibliography Title"/>
    <w:basedOn w:val="Normal"/>
    <w:rsid w:val="00123D65"/>
    <w:pPr>
      <w:jc w:val="center"/>
    </w:pPr>
  </w:style>
  <w:style w:type="paragraph" w:customStyle="1" w:styleId="EndNoteBibliography">
    <w:name w:val="EndNote Bibliography"/>
    <w:basedOn w:val="Normal"/>
    <w:rsid w:val="00123D65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E78A6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503F4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6641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90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66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59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787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6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94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3847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34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30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06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6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53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</Pages>
  <Words>716</Words>
  <Characters>408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garet Milhous</dc:creator>
  <cp:lastModifiedBy>Hea-Jin Jung</cp:lastModifiedBy>
  <cp:revision>23</cp:revision>
  <cp:lastPrinted>2013-06-20T16:57:00Z</cp:lastPrinted>
  <dcterms:created xsi:type="dcterms:W3CDTF">2020-12-15T09:37:00Z</dcterms:created>
  <dcterms:modified xsi:type="dcterms:W3CDTF">2020-12-23T03:24:00Z</dcterms:modified>
</cp:coreProperties>
</file>